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541CE2" w14:textId="77777777" w:rsidR="002E671A" w:rsidRDefault="0042697E" w:rsidP="00DE0657">
      <w:pPr>
        <w:pStyle w:val="Title"/>
      </w:pPr>
      <w:r>
        <w:t>How has bird biodiversity changed over time? A review across spatio-temporal scales</w:t>
      </w:r>
    </w:p>
    <w:p w14:paraId="22E4FE05" w14:textId="77777777" w:rsidR="002E671A" w:rsidRDefault="0042697E" w:rsidP="00DE0657">
      <w:pPr>
        <w:rPr>
          <w:i/>
          <w:color w:val="000000"/>
          <w:vertAlign w:val="superscript"/>
        </w:rPr>
      </w:pPr>
      <w:r>
        <w:rPr>
          <w:i/>
          <w:color w:val="000000"/>
        </w:rPr>
        <w:t>François Leroy</w:t>
      </w:r>
      <w:r>
        <w:rPr>
          <w:i/>
          <w:color w:val="000000"/>
          <w:vertAlign w:val="superscript"/>
        </w:rPr>
        <w:t>1,*</w:t>
      </w:r>
      <w:r>
        <w:rPr>
          <w:i/>
          <w:color w:val="000000"/>
        </w:rPr>
        <w:t>, Jiri Reif</w:t>
      </w:r>
      <w:r>
        <w:rPr>
          <w:i/>
          <w:color w:val="000000"/>
          <w:vertAlign w:val="superscript"/>
        </w:rPr>
        <w:t>2,3</w:t>
      </w:r>
      <w:r>
        <w:rPr>
          <w:i/>
          <w:color w:val="000000"/>
        </w:rPr>
        <w:t>, David Storch</w:t>
      </w:r>
      <w:r>
        <w:rPr>
          <w:i/>
          <w:color w:val="000000"/>
          <w:vertAlign w:val="superscript"/>
        </w:rPr>
        <w:t>4</w:t>
      </w:r>
      <w:r>
        <w:rPr>
          <w:i/>
          <w:color w:val="000000"/>
        </w:rPr>
        <w:t>, Petr Keil</w:t>
      </w:r>
      <w:r>
        <w:rPr>
          <w:i/>
          <w:color w:val="000000"/>
          <w:vertAlign w:val="superscript"/>
        </w:rPr>
        <w:t>1</w:t>
      </w:r>
    </w:p>
    <w:p w14:paraId="45F1B938" w14:textId="77777777" w:rsidR="002E671A" w:rsidRDefault="0042697E" w:rsidP="00DE0657">
      <w:r>
        <w:rPr>
          <w:vertAlign w:val="superscript"/>
        </w:rPr>
        <w:t xml:space="preserve">1 </w:t>
      </w:r>
      <w:r>
        <w:t>Department of Spatial Sciences, Faculty of Environmental Sciences, Czech University of Life Sciences Prague, Kamýcká 129, 16500 Praha-Suchdol, Czech Republic</w:t>
      </w:r>
    </w:p>
    <w:p w14:paraId="655B640C" w14:textId="77777777" w:rsidR="002E671A" w:rsidRDefault="0042697E" w:rsidP="00DE0657">
      <w:r>
        <w:rPr>
          <w:vertAlign w:val="superscript"/>
        </w:rPr>
        <w:t xml:space="preserve">2 </w:t>
      </w:r>
      <w:r>
        <w:t>Faculty of Science, Institute for Environmental Studies, Charles University, Prague, Czechia</w:t>
      </w:r>
    </w:p>
    <w:p w14:paraId="7E19FDDE" w14:textId="77777777" w:rsidR="002E671A" w:rsidRDefault="0042697E" w:rsidP="00DE0657">
      <w:r>
        <w:rPr>
          <w:vertAlign w:val="superscript"/>
        </w:rPr>
        <w:t>3</w:t>
      </w:r>
      <w:r>
        <w:t>Department of Zoology and Laboratory of Ornithology, Faculty of Science, Palacky University, Olomouc, Czechia</w:t>
      </w:r>
    </w:p>
    <w:p w14:paraId="462D21DD" w14:textId="77777777" w:rsidR="002E671A" w:rsidRDefault="0042697E" w:rsidP="00DE0657">
      <w:r>
        <w:rPr>
          <w:vertAlign w:val="superscript"/>
        </w:rPr>
        <w:t xml:space="preserve">4 </w:t>
      </w:r>
      <w:r>
        <w:t>Centre for Theoretical Study, Charles University, Jilska´ 1, 110 00-CZ Praha 1, Czech Republic</w:t>
      </w:r>
    </w:p>
    <w:p w14:paraId="4C78EAA2" w14:textId="77777777" w:rsidR="002E671A" w:rsidRPr="00DE0657" w:rsidRDefault="0042697E" w:rsidP="00DE0657">
      <w:pPr>
        <w:spacing w:after="0"/>
      </w:pPr>
      <w:r w:rsidRPr="00DE0657">
        <w:t xml:space="preserve">* Correspondence : </w:t>
      </w:r>
    </w:p>
    <w:p w14:paraId="55CE3067" w14:textId="77777777" w:rsidR="002E671A" w:rsidRPr="00DE0657" w:rsidRDefault="0042697E" w:rsidP="00DE0657">
      <w:pPr>
        <w:spacing w:after="0"/>
      </w:pPr>
      <w:r w:rsidRPr="00DE0657">
        <w:t xml:space="preserve">Email: </w:t>
      </w:r>
      <w:hyperlink r:id="rId8">
        <w:r w:rsidRPr="00DE0657">
          <w:rPr>
            <w:color w:val="0563C1"/>
            <w:u w:val="single"/>
          </w:rPr>
          <w:t>leroy@fzp.czu.cz</w:t>
        </w:r>
      </w:hyperlink>
    </w:p>
    <w:p w14:paraId="6223BA4E" w14:textId="77777777" w:rsidR="002E671A" w:rsidRDefault="0042697E" w:rsidP="00DE0657">
      <w:pPr>
        <w:spacing w:after="0"/>
      </w:pPr>
      <w:r>
        <w:t>Mail: Czech University of Life Sciences Prague</w:t>
      </w:r>
    </w:p>
    <w:p w14:paraId="0FAF28D7" w14:textId="77777777" w:rsidR="002E671A" w:rsidRDefault="0042697E" w:rsidP="00DE0657">
      <w:pPr>
        <w:spacing w:after="0"/>
      </w:pPr>
      <w:r>
        <w:t>Faculty of Environmental Sciences</w:t>
      </w:r>
    </w:p>
    <w:p w14:paraId="4DBE862A" w14:textId="77777777" w:rsidR="002E671A" w:rsidRDefault="0042697E" w:rsidP="00DE0657">
      <w:pPr>
        <w:spacing w:after="0"/>
      </w:pPr>
      <w:r>
        <w:t>Kamycka 129</w:t>
      </w:r>
    </w:p>
    <w:p w14:paraId="212DCCBB" w14:textId="77777777" w:rsidR="002E671A" w:rsidRDefault="0042697E" w:rsidP="00DE0657">
      <w:pPr>
        <w:spacing w:after="0"/>
      </w:pPr>
      <w:r>
        <w:t>165 00 Prague - Suchdol</w:t>
      </w:r>
    </w:p>
    <w:p w14:paraId="7513E2BE" w14:textId="77777777" w:rsidR="002E671A" w:rsidRDefault="002E671A" w:rsidP="00DE0657">
      <w:pPr>
        <w:spacing w:after="0"/>
      </w:pPr>
    </w:p>
    <w:p w14:paraId="16EE97CD" w14:textId="77777777" w:rsidR="002E671A" w:rsidRDefault="0042697E" w:rsidP="00DE0657">
      <w:pPr>
        <w:spacing w:after="0"/>
      </w:pPr>
      <w:r>
        <w:t xml:space="preserve">Data, code and figures are available here: </w:t>
      </w:r>
      <w:hyperlink r:id="rId9">
        <w:r>
          <w:rPr>
            <w:color w:val="1155CC"/>
            <w:u w:val="single"/>
          </w:rPr>
          <w:t>https://github.com/FrsLry/BAAE_SI_litrev</w:t>
        </w:r>
      </w:hyperlink>
    </w:p>
    <w:p w14:paraId="5A4241DA" w14:textId="77777777" w:rsidR="002E671A" w:rsidRDefault="002E671A" w:rsidP="00DE0657">
      <w:pPr>
        <w:spacing w:after="0"/>
      </w:pPr>
    </w:p>
    <w:p w14:paraId="3AE532BE" w14:textId="77777777" w:rsidR="002E671A" w:rsidRDefault="0042697E" w:rsidP="00DE0657">
      <w:pPr>
        <w:spacing w:after="0"/>
      </w:pPr>
      <w:r>
        <w:t>Potential reviewers:</w:t>
      </w:r>
    </w:p>
    <w:p w14:paraId="05D8881B" w14:textId="77777777" w:rsidR="002E671A" w:rsidRDefault="00AA0AAC" w:rsidP="00DE0657">
      <w:pPr>
        <w:spacing w:after="0"/>
      </w:pPr>
      <w:hyperlink r:id="rId10">
        <w:r w:rsidR="0042697E">
          <w:rPr>
            <w:color w:val="1155CC"/>
            <w:u w:val="single"/>
          </w:rPr>
          <w:t>Morgane Barbet-Massin</w:t>
        </w:r>
      </w:hyperlink>
      <w:r w:rsidR="0042697E">
        <w:t xml:space="preserve">: </w:t>
      </w:r>
      <w:hyperlink r:id="rId11">
        <w:r w:rsidR="0042697E">
          <w:rPr>
            <w:color w:val="1155CC"/>
            <w:u w:val="single"/>
          </w:rPr>
          <w:t>barbet@mnhn.fr</w:t>
        </w:r>
      </w:hyperlink>
    </w:p>
    <w:p w14:paraId="5EEA288E" w14:textId="77777777" w:rsidR="002E671A" w:rsidRPr="00391B08" w:rsidRDefault="00AA0AAC" w:rsidP="00DE0657">
      <w:pPr>
        <w:spacing w:after="0"/>
        <w:rPr>
          <w:lang w:val="fr-FR"/>
        </w:rPr>
      </w:pPr>
      <w:hyperlink r:id="rId12">
        <w:r w:rsidR="0042697E" w:rsidRPr="00391B08">
          <w:rPr>
            <w:color w:val="1155CC"/>
            <w:u w:val="single"/>
            <w:lang w:val="fr-FR"/>
          </w:rPr>
          <w:t>Aurélie Husset</w:t>
        </w:r>
      </w:hyperlink>
      <w:r w:rsidR="0042697E" w:rsidRPr="00391B08">
        <w:rPr>
          <w:lang w:val="fr-FR"/>
        </w:rPr>
        <w:t xml:space="preserve">: </w:t>
      </w:r>
      <w:hyperlink r:id="rId13">
        <w:r w:rsidR="0042697E" w:rsidRPr="00391B08">
          <w:rPr>
            <w:color w:val="1155CC"/>
            <w:u w:val="single"/>
            <w:lang w:val="fr-FR"/>
          </w:rPr>
          <w:t>alissign@mail.snv.jussieu.fr</w:t>
        </w:r>
      </w:hyperlink>
    </w:p>
    <w:p w14:paraId="5822CAFE" w14:textId="77777777" w:rsidR="002E671A" w:rsidRPr="00391B08" w:rsidRDefault="00AA0AAC" w:rsidP="00DE0657">
      <w:pPr>
        <w:spacing w:after="0"/>
        <w:rPr>
          <w:lang w:val="fr-FR"/>
        </w:rPr>
      </w:pPr>
      <w:hyperlink r:id="rId14">
        <w:r w:rsidR="0042697E" w:rsidRPr="00391B08">
          <w:rPr>
            <w:color w:val="1155CC"/>
            <w:u w:val="single"/>
            <w:lang w:val="fr-FR"/>
          </w:rPr>
          <w:t>Anne-Christine Monnet</w:t>
        </w:r>
      </w:hyperlink>
      <w:r w:rsidR="0042697E" w:rsidRPr="00391B08">
        <w:rPr>
          <w:lang w:val="fr-FR"/>
        </w:rPr>
        <w:t xml:space="preserve">: </w:t>
      </w:r>
      <w:hyperlink r:id="rId15">
        <w:r w:rsidR="0042697E" w:rsidRPr="00391B08">
          <w:rPr>
            <w:color w:val="1155CC"/>
            <w:u w:val="single"/>
            <w:lang w:val="fr-FR"/>
          </w:rPr>
          <w:t>anne-christine.monnet@mnhn.fr</w:t>
        </w:r>
      </w:hyperlink>
    </w:p>
    <w:p w14:paraId="49D25255" w14:textId="77777777" w:rsidR="002E671A" w:rsidRPr="00391B08" w:rsidRDefault="00AA0AAC" w:rsidP="00DE0657">
      <w:pPr>
        <w:spacing w:after="0"/>
        <w:rPr>
          <w:lang w:val="fr-FR"/>
        </w:rPr>
      </w:pPr>
      <w:hyperlink r:id="rId16">
        <w:r w:rsidR="0042697E" w:rsidRPr="00391B08">
          <w:rPr>
            <w:color w:val="1155CC"/>
            <w:u w:val="single"/>
            <w:lang w:val="fr-FR"/>
          </w:rPr>
          <w:t>François Chiron</w:t>
        </w:r>
      </w:hyperlink>
      <w:r w:rsidR="0042697E" w:rsidRPr="00391B08">
        <w:rPr>
          <w:lang w:val="fr-FR"/>
        </w:rPr>
        <w:t xml:space="preserve">: </w:t>
      </w:r>
      <w:hyperlink r:id="rId17">
        <w:r w:rsidR="0042697E" w:rsidRPr="00391B08">
          <w:rPr>
            <w:color w:val="1155CC"/>
            <w:u w:val="single"/>
            <w:lang w:val="fr-FR"/>
          </w:rPr>
          <w:t>fchiron@mnhn.fr</w:t>
        </w:r>
      </w:hyperlink>
    </w:p>
    <w:p w14:paraId="24AD5B7A" w14:textId="77777777" w:rsidR="002E671A" w:rsidRPr="00391B08" w:rsidRDefault="002E671A" w:rsidP="00DE0657">
      <w:pPr>
        <w:spacing w:after="0"/>
        <w:rPr>
          <w:lang w:val="fr-FR"/>
        </w:rPr>
      </w:pPr>
    </w:p>
    <w:p w14:paraId="299B0D92" w14:textId="77777777" w:rsidR="002E671A" w:rsidRPr="00391B08" w:rsidRDefault="0042697E" w:rsidP="00DE0657">
      <w:pPr>
        <w:pStyle w:val="Heading1"/>
        <w:spacing w:line="480" w:lineRule="auto"/>
        <w:rPr>
          <w:lang w:val="fr-FR"/>
        </w:rPr>
      </w:pPr>
      <w:r w:rsidRPr="00391B08">
        <w:rPr>
          <w:lang w:val="fr-FR"/>
        </w:rPr>
        <w:t>Abstract</w:t>
      </w:r>
    </w:p>
    <w:p w14:paraId="3C6460FF" w14:textId="77777777" w:rsidR="002E671A" w:rsidRDefault="0042697E" w:rsidP="00DE0657">
      <w:r>
        <w:t>Empirical quantification of biodiversity changes remains a challenge even in well surveyed groups such as birds. This may be because the change depends on spatio-temporal scales, specifically on spatial grain (</w:t>
      </w:r>
      <w:r>
        <w:rPr>
          <w:i/>
        </w:rPr>
        <w:t>i.e.</w:t>
      </w:r>
      <w:r>
        <w:t xml:space="preserve"> area of a sampling unit), geographic extent (</w:t>
      </w:r>
      <w:r>
        <w:rPr>
          <w:i/>
        </w:rPr>
        <w:t>i.e.</w:t>
      </w:r>
      <w:r>
        <w:t xml:space="preserve"> size of the area of interest), temporal grain (</w:t>
      </w:r>
      <w:r>
        <w:rPr>
          <w:i/>
        </w:rPr>
        <w:t>i.e.</w:t>
      </w:r>
      <w:r>
        <w:t xml:space="preserve"> duration of a sampling event), and temporal extent (</w:t>
      </w:r>
      <w:r>
        <w:rPr>
          <w:i/>
        </w:rPr>
        <w:t xml:space="preserve">i.e. </w:t>
      </w:r>
      <w:r>
        <w:t>length of the time series). Further, different metrics of biodiversity may exhibit different trends. Here we review global literature assessing the temporal trends of avian biodiversity from ca 1900 AD to present, focusing on studies summarising trends across many locations within a larger region (</w:t>
      </w:r>
      <w:r>
        <w:rPr>
          <w:i/>
        </w:rPr>
        <w:t>i.e.</w:t>
      </w:r>
      <w:r>
        <w:t xml:space="preserve"> spatially replicated). From each study we extracted direction of average trend (increase, decrease, stable), spatial and temporal grains and extents at which trends have been assessed, metrics of biodiversity, and location. We then discuss the trends as a function of the spatio-temporal grains and extents they are defined at. We found 59 trends of 12 metrics resulting from averages over spatial replicates. There was a tendency of biodiversity metrics to increase at local and regional spatial scales, and to not increase globally. We thus confirmed that biodiversity dynamics can have opposite trends at different spatial scales. Concerning temporal grain, it was poorly documented across the studies, with inconsistent definitions, and we suggest a common framework to better understand the link between temporal scales and biodiversity dynamics. We have also identified underrepresented regions (those outside North America and Europe), periods (those before the 70’s), and biodiversity metrics that need further attention. We highlight the importance of considering both spatial and temporal scaling jointly in any assessment of biodiversity change, and provide guidelines for how to do this effectively both in birds, and in other taxa.</w:t>
      </w:r>
    </w:p>
    <w:p w14:paraId="71E9F0FF" w14:textId="12DC9B75" w:rsidR="002E671A" w:rsidRDefault="0042697E" w:rsidP="00DE0657">
      <w:r>
        <w:rPr>
          <w:b/>
        </w:rPr>
        <w:lastRenderedPageBreak/>
        <w:t>Keywords:</w:t>
      </w:r>
      <w:r>
        <w:t xml:space="preserve"> macroecology, cross scale, taxonomic diversity, functional diversity, richness, </w:t>
      </w:r>
      <w:r w:rsidR="00100B57">
        <w:t>turnover, resolution</w:t>
      </w:r>
      <w:r>
        <w:t>, extinction, biodiversity crisis, breeding bird survey</w:t>
      </w:r>
    </w:p>
    <w:p w14:paraId="36CF6916" w14:textId="77777777" w:rsidR="002E671A" w:rsidRDefault="0042697E" w:rsidP="00DE0657">
      <w:pPr>
        <w:pStyle w:val="Heading1"/>
        <w:spacing w:line="480" w:lineRule="auto"/>
      </w:pPr>
      <w:r>
        <w:t>Introduction</w:t>
      </w:r>
    </w:p>
    <w:p w14:paraId="4DFF53F9" w14:textId="31DDA45A" w:rsidR="002E671A" w:rsidRPr="00386A2C" w:rsidRDefault="0042697E" w:rsidP="00DE0657">
      <w:pPr>
        <w:rPr>
          <w:lang w:val="fr-FR"/>
        </w:rPr>
      </w:pPr>
      <w:r>
        <w:t>We have reasons to suspect that the global alteration of biodiversity due to anthropogenic stressors is unprecedented, and political goals have been declared in order to limit it</w:t>
      </w:r>
      <w:r w:rsidR="00A57BD7">
        <w:t xml:space="preserve"> </w:t>
      </w:r>
      <w:r w:rsidR="00A57BD7">
        <w:fldChar w:fldCharType="begin"/>
      </w:r>
      <w:r w:rsidR="00A57BD7">
        <w:instrText xml:space="preserve"> ADDIN ZOTERO_ITEM CSL_CITATION {"citationID":"XXTDtHhE","properties":{"formattedCitation":"(Secretariat of the Convention on Biological Diversity &amp; UNEP World Conservation Monitoring Centre, 2006)","plainCitation":"(Secretariat of the Convention on Biological Diversity &amp; UNEP World Conservation Monitoring Centre, 2006)","noteIndex":0},"citationItems":[{"id":1096,"uris":["http://zotero.org/users/6714553/items/BS39GUJ9"],"uri":["http://zotero.org/users/6714553/items/BS39GUJ9"],"itemData":{"id":1096,"type":"book","call-number":"QH75 .G57 2006","event-place":"Montreal","ISBN":"978-92-9225-040-9","language":"en","number-of-pages":"81","publisher":"Secretariat of the Convention on Biological Diversity","publisher-place":"Montreal","source":"Library of Congress ISBN","title":"Global biodiversity outlook 2","editor":[{"family":"Secretariat of the Convention on Biological Diversity","given":""},{"family":"UNEP World Conservation Monitoring Centre","given":""}],"issued":{"date-parts":[["2006"]]}}}],"schema":"https://github.com/citation-style-language/schema/raw/master/csl-citation.json"} </w:instrText>
      </w:r>
      <w:r w:rsidR="00A57BD7">
        <w:fldChar w:fldCharType="separate"/>
      </w:r>
      <w:r w:rsidR="00A57BD7" w:rsidRPr="00A57BD7">
        <w:t>(</w:t>
      </w:r>
      <w:r w:rsidR="00386A2C">
        <w:t>CBD</w:t>
      </w:r>
      <w:r w:rsidR="00A57BD7" w:rsidRPr="00A57BD7">
        <w:t>, 2006)</w:t>
      </w:r>
      <w:r w:rsidR="00A57BD7">
        <w:fldChar w:fldCharType="end"/>
      </w:r>
      <w:r>
        <w:t>. However, a data-driven basis for these policies remains a challenge, mainly due to severe gaps and biases in empirical biodiversity data</w:t>
      </w:r>
      <w:r w:rsidR="00391B08">
        <w:t xml:space="preserve"> </w:t>
      </w:r>
      <w:r w:rsidR="00391B08">
        <w:fldChar w:fldCharType="begin"/>
      </w:r>
      <w:r w:rsidR="00251AA0">
        <w:instrText xml:space="preserve"> ADDIN ZOTERO_ITEM CSL_CITATION {"citationID":"7wuX9WFc","properties":{"formattedCitation":"(Meyer et al., 2015)","plainCitation":"(Meyer et al., 2015)","noteIndex":0},"citationItems":[{"id":1118,"uris":["http://zotero.org/users/6714553/items/V9E8S3EL"],"uri":["http://zotero.org/users/6714553/items/V9E8S3EL"],"itemData":{"id":1118,"type":"article-journal","abstract":"Gaps in digital accessible information (DAI) on species distributions hamper prospects of safeguarding biodiversity and ecosystem services, and addressing central ecological and evolutionary questions. Achieving international targets on biodiversity knowledge requires that information gaps be identified and actions prioritized. Integrating 157 million point records and distribution maps for 21,170 terrestrial vertebrate species, we find that outside a few well-sampled regions, DAI on point occurrences provides very limited and spatially biased inventories of species. Surprisingly, many large, emerging economies are even more under-represented in global DAI than species-rich, developing countries in the tropics. Multi-model inference reveals that completeness is mainly limited by distance to researchers, locally available research funding and participation in data-sharing networks, rather than transportation infrastructure, or size and funding of Western data contributors as often assumed. Our results highlight the urgent need for integrating non-Western data sources and intensifying cooperation to more effectively address societal biodiversity information needs.","container-title":"Nature Communications","DOI":"10.1038/ncomms9221","ISSN":"2041-1723","issue":"1","journalAbbreviation":"Nat Commun","language":"en","note":"Bandiera_abtest: a\nCc_license_type: cc_by\nCg_type: Nature Research Journals\nnumber: 1\nPrimary_atype: Research\npublisher: Nature Publishing Group\nSubject_term: Biodiversity;Computational biology and bioinformatics\nSubject_term_id: biodiversity;computational-biology-and-bioinformatics","page":"8221","source":"www.nature.com","title":"Global priorities for an effective information basis of biodiversity distributions","URL":"https://www.nature.com/articles/ncomms9221","volume":"6","author":[{"family":"Meyer","given":"Carsten"},{"family":"Kreft","given":"Holger"},{"family":"Guralnick","given":"Robert"},{"family":"Jetz","given":"Walter"}],"accessed":{"date-parts":[["2021",9,29]]},"issued":{"date-parts":[["2015",9,8]]}}}],"schema":"https://github.com/citation-style-language/schema/raw/master/csl-citation.json"} </w:instrText>
      </w:r>
      <w:r w:rsidR="00391B08">
        <w:fldChar w:fldCharType="separate"/>
      </w:r>
      <w:r w:rsidR="00391B08" w:rsidRPr="00391B08">
        <w:t xml:space="preserve">(Meyer </w:t>
      </w:r>
      <w:r w:rsidR="00237020" w:rsidRPr="00237020">
        <w:rPr>
          <w:i/>
          <w:iCs/>
        </w:rPr>
        <w:t>et al.</w:t>
      </w:r>
      <w:r w:rsidR="00391B08" w:rsidRPr="00391B08">
        <w:t>, 2015)</w:t>
      </w:r>
      <w:r w:rsidR="00391B08">
        <w:fldChar w:fldCharType="end"/>
      </w:r>
      <w:r>
        <w:t>. To complicate matters further, current scientific literature has shown that temporal trends of local biodiversity can be different from and sometimes even opposite to trends at larger spatial scales</w:t>
      </w:r>
      <w:r w:rsidRPr="00391B08">
        <w:rPr>
          <w:lang w:val="en-US"/>
        </w:rPr>
        <w:t xml:space="preserve"> </w:t>
      </w:r>
      <w:r w:rsidR="00A57BD7">
        <w:rPr>
          <w:lang w:val="en-US"/>
        </w:rPr>
        <w:fldChar w:fldCharType="begin"/>
      </w:r>
      <w:r w:rsidR="00A57BD7">
        <w:rPr>
          <w:lang w:val="en-US"/>
        </w:rPr>
        <w:instrText xml:space="preserve"> ADDIN ZOTERO_ITEM CSL_CITATION {"citationID":"s5Z4umbK","properties":{"formattedCitation":"(Cardinale et al., 2018; Finderup Nielsen et al., 2019; Keil et al., 2011, 2018; Vellend et al., 2013)","plainCitation":"(Cardinale et al., 2018; Finderup Nielsen et al., 2019; Keil et al., 2011, 2018; Vellend et al., 2013)","noteIndex":0},"citationItems":[{"id":292,"uris":["http://zotero.org/users/6714553/items/KV85W2LW"],"uri":["http://zotero.org/users/6714553/items/KV85W2LW"],"itemData":{"id":292,"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fi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fferent implications for conservation. Lastly, we suggest researchers be aware of pros and cons of using diff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ScienceDirect","title":"Is local biodiversity declining or not? A summary of the debate over analysis of species richness time trends","title-short":"Is local biodiversity declining or not?","URL":"https://www.sciencedirect.com/science/article/pii/S000632071732089X","volume":"219","author":[{"family":"Cardinale","given":"Bradley J."},{"family":"Gonzalez","given":"Andrew"},{"family":"Allington","given":"Ginger R. H."},{"family":"Loreau","given":"Michel"}],"accessed":{"date-parts":[["2021",6,23]]},"issued":{"date-parts":[["2018",3,1]]}}},{"id":1262,"uris":["http://zotero.org/users/6714553/items/D4H4PY4I"],"uri":["http://zotero.org/users/6714553/items/D4H4PY4I"],"itemData":{"id":1262,"type":"article-journal","abstract":"While biodiversity loss continues globally, assessments of regional and local change over time have been equivocal. Here, we assess changes in plant species richness and beta diversity over 140 years at the level of regions within a country. Using 19th-century ﬂora censuses for 14 Danish regions as a baseline, we overcome previous criticisms concerning short time series and neglect of completely altered habitats. We ﬁnd that species composition has changed dramatically and directionally across all regions. Substantial species losses were more than offset by large gains, resulting in a net increase in species richness in all regions. The occupancy of initially widespread species increased, while initially rare species lost terrain. These changes were accompanied by strong biotic homogenization; i.e. regions are more similar now than they were 140 years ago. Species declining in Denmark were found to be in similar decline all over Northern Europe.","container-title":"Ecology Letters","DOI":"10.1111/ele.13361","ISSN":"1461-023X, 1461-0248","issue":"10","journalAbbreviation":"Ecol Lett","language":"en","page":"1650-1657","source":"DOI.org (Crossref)","title":"More is less: net gain in species richness, but biotic homogenization over 140 years","title-short":"More is less","URL":"https://onlinelibrary.wiley.com/doi/10.1111/ele.13361","volume":"22","author":[{"family":"Finderup Nielsen","given":"Tora"},{"family":"Sand‐Jensen","given":"Kaj"},{"family":"Dornelas","given":"Maria"},{"family":"Bruun","given":"Hans Henrik"}],"editor":[{"family":"Fukami","given":"Tadashi"}],"accessed":{"date-parts":[["2022",1,26]]},"issued":{"date-parts":[["2019",10]]}}},{"id":133,"uris":["http://zotero.org/users/6714553/items/EUWGVYQT"],"uri":["http://zotero.org/users/6714553/items/EUWGVYQT"],"itemData":{"id":133,"type":"article-journal","abstract":"We test whether temporal change in species richness (ΔS [%]) is scale-dependent, using data on hoverflies from the UK and the Netherlands. We analysed ΔS between pre-1980 and post-1980 periods using 5 grid resolutions (10×10, 20×20, 40×40, 80×80 and 160×160 km). We also tested the effect of data quality and of unequal survey periods on ΔS estimates, and checked for spatial autocorrelation of ΔS estimates. Using data from equal survey periods, we found significant increases in hoverfly species richness in the Netherlands at fine scales, but no significant change at coarser scales indicating a decrease in beta diversity. In the UK, ΔS was negative at fine scale, near zero at intermediate scales, and positive at coarse scales, indicating that the degree of spatial beta diversity increased between the time periods. The use of unequal survey periods (using longer periods in the past to compensate for lower survey intensity) tended to inflate past species richness, biasing ΔS estimates downwards. High data quality thresholds sometimes obscured dynamics by reducing sample size, but never reversed trends. There was little spatial autocorrelation of ΔS, implying that local drivers (land use change or environmental noise) are important in dynamics of hoverfly diversity. A second, sample agglomeration approach to measure scaling resulted in greater noise in ΔS, obscuring the NL pattern, while still showing strong evidence of fine-scale richness loss in the UK. Our results indicate that explicit considerations of spatial (and temporal) scale are essential in studies documenting past biodiversity change, or projecting change into the future.","container-title":"Ecography","DOI":"10.1111/j.1600-0587.2010.06554.x","ISSN":"1600-0587","issue":"3","language":"en","note":"_eprint: https://onlinelibrary.wiley.com/doi/pdf/10.1111/j.1600-0587.2010.06554.x","page":"392-401","source":"Wiley Online Library","title":"Biodiversity change is scale-dependent: an example from Dutch and UK hoverflies (Diptera, Syrphidae)","title-short":"Biodiversity change is scale-dependent","URL":"https://onlinelibrary.wiley.com/doi/abs/10.1111/j.1600-0587.2010.06554.x","volume":"34","author":[{"family":"Keil","given":"Petr"},{"family":"Biesmeijer","given":"Jacobus C."},{"family":"Barendregt","given":"Aat"},{"family":"Reemer","given":"Menno"},{"family":"Kunin","given":"William E."}],"accessed":{"date-parts":[["2020",11,7]]},"issued":{"date-parts":[["2011"]]}}},{"id":8,"uris":["http://zotero.org/users/6714553/items/7CBNG8DV"],"uri":["http://zotero.org/users/6714553/items/7CBNG8DV"],"itemData":{"id":8,"type":"article-journal","abstract":"Aim: Biodiversity loss is a key component of biodiversity change and can impact ecosystem services. However, estimation of the loss has focused mostly on per-species extinction rates measured over a limited number of spatial scales, with little theory linking small-scale extirpations to global extinctions. Here, we provide such a link by introducing the relationship between area and the number of extinctions (number of extinctions–area relationship; NxAR) and between area and the proportion of extinct species (proportion of extinctions–area relationship; PxAR). Unlike static patterns, such as the species–area relationship, NxAR and PxAR represent spatial scaling of a dynamic process. We show theoretical and empirical forms of these relationships and we discuss their role in perception and estimation of the current extinction crisis.","container-title":"Global Ecology and Biogeography","DOI":"10.1111/geb.12669","ISSN":"1466822X","issue":"1","journalAbbreviation":"Global Ecol Biogeogr","language":"en","page":"2-13","source":"DOI.org (Crossref)","title":"Spatial scaling of extinction rates: Theory and data reveal nonlinearity and a major upscaling and downscaling challenge","title-short":"Spatial scaling of extinction rates","URL":"http://doi.wiley.com/10.1111/geb.12669","volume</w:instrText>
      </w:r>
      <w:r w:rsidR="00A57BD7" w:rsidRPr="00A57BD7">
        <w:rPr>
          <w:lang w:val="fr-FR"/>
        </w:rPr>
        <w:instrText>":"27","author":[{"family":"Keil","given":"Petr"},{"family":"Pereira","given":"Henrique M."},{"famil</w:instrText>
      </w:r>
      <w:r w:rsidR="00A57BD7" w:rsidRPr="00DE0657">
        <w:rPr>
          <w:lang w:val="fr-FR"/>
        </w:rPr>
        <w:instrText>y":"Cabra</w:instrText>
      </w:r>
      <w:r w:rsidR="00A57BD7" w:rsidRPr="00A57BD7">
        <w:rPr>
          <w:lang w:val="fr-FR"/>
        </w:rPr>
        <w:instrText xml:space="preserve">l","given":"Juliano S."},{"family":"Chase","given":"Jonathan M."},{"family":"May","given":"Felix"},{"family":"Martins","given":"Inês S."},{"family":"Winter","given":"Marten"}],"accessed":{"date-parts":[["2020",7,8]]},"issued":{"date-parts":[["2018",1]]}}},{"id":128,"uris":["http://zotero.org/users/6714553/items/MDXQY73X"],"uri":["http://zotero.org/users/6714553/items/MDXQY73X"],"itemData":{"id":128,"type":"article-journal","container-title":"Proceedings of the National Academy of Sciences","DOI":"10.1073/pnas.1312779110","ISSN":"0027-8424, 1091-6490","issue":"48","journalAbbreviation":"Proceedings of the National Academy of Sciences","language":"en","page":"19456-19459","source":"DOI.org (Crossref)","title":"Global meta-analysis reveals no net change in local-scale plant biodiversity over time","URL":"http://www.pnas.org/cgi/doi/10.1073/pnas.1312779110","volume":"110","author":[{"family":"Vellend","given":"M."},{"family":"Baeten","given":"L."},{"family":"Myers-Smith","given":"I. H."},{"family":"Elmendorf","given":"S. C."},{"family":"Beausejour","given":"R."},{"family":"Brown","given":"C. D."},{"family":"De Frenne","given":"P."},{"family":"Verheyen","given":"K."},{"family":"Wipf","given":"S."}],"accessed":{"date-parts":[["2020",11,9]]},"issued":{"date-parts":[["2013",11,26]]}}}],"schema":"https://github.com/citation-style-language/schema/raw/master/csl-citation.json"} </w:instrText>
      </w:r>
      <w:r w:rsidR="00A57BD7">
        <w:rPr>
          <w:lang w:val="en-US"/>
        </w:rPr>
        <w:fldChar w:fldCharType="separate"/>
      </w:r>
      <w:r w:rsidR="00A57BD7" w:rsidRPr="00A57BD7">
        <w:rPr>
          <w:lang w:val="fr-FR"/>
        </w:rPr>
        <w:t>(</w:t>
      </w:r>
      <w:r w:rsidR="00A57BD7" w:rsidRPr="00A57BD7">
        <w:rPr>
          <w:i/>
          <w:iCs/>
          <w:lang w:val="fr-FR"/>
        </w:rPr>
        <w:t xml:space="preserve">e.g. </w:t>
      </w:r>
      <w:r w:rsidR="00A57BD7" w:rsidRPr="00A57BD7">
        <w:rPr>
          <w:lang w:val="fr-FR"/>
        </w:rPr>
        <w:t xml:space="preserve">Cardinale </w:t>
      </w:r>
      <w:r w:rsidR="00237020" w:rsidRPr="00237020">
        <w:rPr>
          <w:i/>
          <w:iCs/>
          <w:lang w:val="fr-FR"/>
        </w:rPr>
        <w:t>et al.</w:t>
      </w:r>
      <w:r w:rsidR="00A57BD7" w:rsidRPr="00A57BD7">
        <w:rPr>
          <w:lang w:val="fr-FR"/>
        </w:rPr>
        <w:t xml:space="preserve">, 2018; Finderup Nielsen </w:t>
      </w:r>
      <w:r w:rsidR="00237020" w:rsidRPr="00237020">
        <w:rPr>
          <w:i/>
          <w:iCs/>
          <w:lang w:val="fr-FR"/>
        </w:rPr>
        <w:t>et al.</w:t>
      </w:r>
      <w:r w:rsidR="00A57BD7" w:rsidRPr="00A57BD7">
        <w:rPr>
          <w:lang w:val="fr-FR"/>
        </w:rPr>
        <w:t xml:space="preserve">, 2019; Keil </w:t>
      </w:r>
      <w:r w:rsidR="00237020" w:rsidRPr="00237020">
        <w:rPr>
          <w:i/>
          <w:iCs/>
          <w:lang w:val="fr-FR"/>
        </w:rPr>
        <w:t>et al.</w:t>
      </w:r>
      <w:r w:rsidR="00A57BD7" w:rsidRPr="00A57BD7">
        <w:rPr>
          <w:lang w:val="fr-FR"/>
        </w:rPr>
        <w:t xml:space="preserve">, 2011, 2018; Vellend </w:t>
      </w:r>
      <w:r w:rsidR="00237020" w:rsidRPr="00237020">
        <w:rPr>
          <w:i/>
          <w:iCs/>
          <w:lang w:val="fr-FR"/>
        </w:rPr>
        <w:t>et al.</w:t>
      </w:r>
      <w:r w:rsidR="00A57BD7" w:rsidRPr="00A57BD7">
        <w:rPr>
          <w:lang w:val="fr-FR"/>
        </w:rPr>
        <w:t>, 2013)</w:t>
      </w:r>
      <w:r w:rsidR="00A57BD7">
        <w:rPr>
          <w:lang w:val="en-US"/>
        </w:rPr>
        <w:fldChar w:fldCharType="end"/>
      </w:r>
      <w:r w:rsidR="00A57BD7" w:rsidRPr="00A57BD7">
        <w:rPr>
          <w:lang w:val="fr-FR"/>
        </w:rPr>
        <w:t xml:space="preserve">. </w:t>
      </w:r>
      <w:r>
        <w:t>Thus, we should expect changes in biodiversity to be more complex than a simple global decrease</w:t>
      </w:r>
      <w:r w:rsidR="00386A2C">
        <w:t xml:space="preserve"> </w:t>
      </w:r>
      <w:r w:rsidR="00386A2C">
        <w:fldChar w:fldCharType="begin"/>
      </w:r>
      <w:r w:rsidR="00386A2C">
        <w:instrText xml:space="preserve"> ADDIN ZOTERO_ITEM CSL_CITATION {"citationID":"OYRwiIDC","properties":{"formattedCitation":"(Chase et al., 2019)","plainCitation":"(Chase et al., 2019)","noteIndex":0},"citationItems":[{"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schema":"https://github.com/citation-style-language/schema/raw/master/csl-citation.json"} </w:instrText>
      </w:r>
      <w:r w:rsidR="00386A2C">
        <w:fldChar w:fldCharType="separate"/>
      </w:r>
      <w:r w:rsidR="00386A2C" w:rsidRPr="00386A2C">
        <w:t xml:space="preserve">(Chase </w:t>
      </w:r>
      <w:r w:rsidR="00237020" w:rsidRPr="00237020">
        <w:rPr>
          <w:i/>
          <w:iCs/>
        </w:rPr>
        <w:t>et al.</w:t>
      </w:r>
      <w:r w:rsidR="00386A2C" w:rsidRPr="00386A2C">
        <w:t>, 2019)</w:t>
      </w:r>
      <w:r w:rsidR="00386A2C">
        <w:fldChar w:fldCharType="end"/>
      </w:r>
      <w:r>
        <w:t xml:space="preserve">. In addition, biodiversity can be measured by many metrics, and these can differ in their temporal trends </w:t>
      </w:r>
      <w:r w:rsidR="00386A2C">
        <w:fldChar w:fldCharType="begin"/>
      </w:r>
      <w:r w:rsidR="00386A2C">
        <w:instrText xml:space="preserve"> ADDIN ZOTERO_ITEM CSL_CITATION {"citationID":"PVOXphkk","properties":{"formattedCitation":"(McGill et al., 2015)","plainCitation":"(McGill et al., 2015)","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386A2C">
        <w:fldChar w:fldCharType="separate"/>
      </w:r>
      <w:r w:rsidR="00386A2C" w:rsidRPr="00386A2C">
        <w:t xml:space="preserve">(McGill </w:t>
      </w:r>
      <w:r w:rsidR="00237020" w:rsidRPr="00237020">
        <w:rPr>
          <w:i/>
          <w:iCs/>
        </w:rPr>
        <w:t>et al.</w:t>
      </w:r>
      <w:r w:rsidR="00386A2C" w:rsidRPr="00386A2C">
        <w:t>, 2015)</w:t>
      </w:r>
      <w:r w:rsidR="00386A2C">
        <w:fldChar w:fldCharType="end"/>
      </w:r>
      <w:r>
        <w:t xml:space="preserve">: for instance, while there may be small average net change in local species richness, ecosystems can still undergo significant changes in species composition </w:t>
      </w:r>
      <w:r w:rsidR="00386A2C">
        <w:fldChar w:fldCharType="begin"/>
      </w:r>
      <w:r w:rsidR="00386A2C">
        <w:instrText xml:space="preserve"> ADDIN ZOTERO_ITEM CSL_CITATION {"citationID":"fqM7hdxo","properties":{"formattedCitation":"(Blowes et al., 2019; Dornelas et al., 2014; Vaidyanathan, 2021)","plainCitation":"(Blowes et al., 2019; Dornelas et al., 2014; Vaidyanathan, 2021)","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w:instrText>
      </w:r>
      <w:r w:rsidR="00386A2C" w:rsidRPr="00386A2C">
        <w:rPr>
          <w:lang w:val="fr-FR"/>
        </w:rPr>
        <w:instrText xml:space="preserv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id":417,"uris":["http://zotero.org/users/6714553/items/SWQ55F6W"],"uri":["http://zotero.org/users/6714553/items/SWQ55F6W"],"itemData":{"id":417,"type":"article-journal","abstract":"Many communities aren’t losing biodiversity, but ecosystems are changing rapidly and the future is far from rosy.","container-title":"Nature","DOI":"10.1038/d41586-021-02088-3","issue":"7870","language":"en","note":"Bandiera_abtest: a\nCg_type: News Feature\nnumber: 7870\npublisher: Nature Publishing Group\nSubject_term: Biodiversity, Ecology, Environmental sciences","page":"22-25","source":"www.nature.com","title":"The world’s species are playing musical chairs: how will it end?","title-short":"The world’s species are playing musical chairs","URL":"https://www.nature.com/articles/d41586-021-02088-3","volume":"596","author":[{"family":"Vaidyanathan","given":"Gayathri"}],"accessed":{"date-parts":[["2021",8,6]]},"issued":{"date-parts":[["2021",8,4]]}}}],"schema":"https://github.com/citation-style-language/schema/raw/master/csl-citation.json"} </w:instrText>
      </w:r>
      <w:r w:rsidR="00386A2C">
        <w:fldChar w:fldCharType="separate"/>
      </w:r>
      <w:r w:rsidR="00386A2C" w:rsidRPr="00386A2C">
        <w:rPr>
          <w:lang w:val="fr-FR"/>
        </w:rPr>
        <w:t xml:space="preserve">(Blowes </w:t>
      </w:r>
      <w:r w:rsidR="00237020" w:rsidRPr="00237020">
        <w:rPr>
          <w:i/>
          <w:iCs/>
          <w:lang w:val="fr-FR"/>
        </w:rPr>
        <w:t>et al.</w:t>
      </w:r>
      <w:r w:rsidR="00386A2C" w:rsidRPr="00386A2C">
        <w:rPr>
          <w:lang w:val="fr-FR"/>
        </w:rPr>
        <w:t xml:space="preserve">, 2019; Dornelas </w:t>
      </w:r>
      <w:r w:rsidR="00237020" w:rsidRPr="00237020">
        <w:rPr>
          <w:i/>
          <w:iCs/>
          <w:lang w:val="fr-FR"/>
        </w:rPr>
        <w:t>et al.</w:t>
      </w:r>
      <w:r w:rsidR="00386A2C" w:rsidRPr="00386A2C">
        <w:rPr>
          <w:lang w:val="fr-FR"/>
        </w:rPr>
        <w:t>, 2014; Vaidyanathan, 2021)</w:t>
      </w:r>
      <w:r w:rsidR="00386A2C">
        <w:fldChar w:fldCharType="end"/>
      </w:r>
      <w:r w:rsidRPr="00386A2C">
        <w:rPr>
          <w:lang w:val="fr-FR"/>
        </w:rPr>
        <w:t>.</w:t>
      </w:r>
    </w:p>
    <w:p w14:paraId="329297A8" w14:textId="10A4F8B9" w:rsidR="0005163E" w:rsidRDefault="0042697E" w:rsidP="00DE0657">
      <w:pPr>
        <w:pBdr>
          <w:top w:val="nil"/>
          <w:left w:val="nil"/>
          <w:bottom w:val="nil"/>
          <w:right w:val="nil"/>
          <w:between w:val="nil"/>
        </w:pBdr>
        <w:rPr>
          <w:highlight w:val="white"/>
        </w:rPr>
      </w:pPr>
      <w:r w:rsidRPr="00DE0657">
        <w:rPr>
          <w:color w:val="000000"/>
        </w:rPr>
        <w:t xml:space="preserve">Particularly the scale is critical </w:t>
      </w:r>
      <w:r w:rsidR="00386A2C">
        <w:rPr>
          <w:color w:val="000000"/>
        </w:rPr>
        <w:fldChar w:fldCharType="begin"/>
      </w:r>
      <w:r w:rsidR="00386A2C" w:rsidRPr="00DE0657">
        <w:rPr>
          <w:color w:val="000000"/>
        </w:rPr>
        <w:instrText xml:space="preserve"> ADDIN ZOTERO_ITEM CSL_CITATION {"citationID":"3eJvoSsy","properties":{"formattedCitation":"(Levin, 1992)","plainCitation":"(Levin, 1992)","noteIndex":0},"citationItems":[{"id":131,"uris":["http://zotero.org/users/6714553/items/MRG95YFS"],"uri":["http://zotero.org/users/6714553/items/MRG95YFS"],"itemData":{"id":131,"type":"article-journal","abstract":"It is argued that the problem of pattern and scale is the central problem in ecology, unifying population biology and ecosystems science, and marrying basic and applied ecology. Applied challenges, such as the prediction of the ecological causes and consequences of global climate change, require the interfacing of phenomena that occur on very different scales of space, time, and ecological organization. Furthermore, there is no single natural scale at which ecological phenomena should be studied; systems generally show characteristic variability on a range of spatial, temporal, and organizational scales. The observer imposes a perceptual bias, a filter through which the system is viewed. This has fundamental evolutionary significance, since every organism is an 'observer' of the environment, and life history adaptations such as dispersal and dormancy alter the perceptual scales of the species, and the observed variability. It likewise has fundamental significance for our own study of ecological systems, since the patterns that are unique to any range of scales will have unique causes and biological consequences. The key to prediction and understanding lies in the elucidation of mechanisms underlying observed patterns. Typically, these mechanisms operate at different scales than those on which the patterns are observed; in some cases, the patterns must be understood as emerging form the collective behaviors of large ensembles of smaller scale units. In other cases, the pattern is imposed by larger scale constraints. Examination of such phenomena requires the study of how pattern and variability change with the scale of description, and the development of laws for simplification, aggregation, and scaling. Examples are given from the marine and terrestrial literatures.","container-title":"Ecology","DOI":"https://doi.org/10.2307/1941447","ISSN":"1939-9170","issue":"6","language":"en","note":"_eprint: https://esajournals.onlinelibrary.wiley.com/doi/pdf/10.2307/1941447","page":"1943-1967","source":"Wiley Online Library","title":"The Problem of Pattern and Scale in Ecology: The Robert H. MacArthur Award Lecture","title-short":"The Problem of Pattern and Scale in Ecology","URL":"https://esajournals.onlinelibrary.wiley.com/doi/abs/10.2307/1941447","volume":"73","author":[{"family":"Levin","given":"Simon A."}],"accessed":{"date-parts":[["2020",11,9]]},"issued":{"date-parts":[["1992"]]}}}],"schema":"https://github.com/citation-style-language/schema/raw/master/csl-citation.json"} </w:instrText>
      </w:r>
      <w:r w:rsidR="00386A2C">
        <w:rPr>
          <w:color w:val="000000"/>
        </w:rPr>
        <w:fldChar w:fldCharType="separate"/>
      </w:r>
      <w:r w:rsidR="00386A2C" w:rsidRPr="00DE0657">
        <w:t>(Levin, 1992)</w:t>
      </w:r>
      <w:r w:rsidR="00386A2C">
        <w:rPr>
          <w:color w:val="000000"/>
        </w:rPr>
        <w:fldChar w:fldCharType="end"/>
      </w:r>
      <w:r w:rsidRPr="00DE0657">
        <w:rPr>
          <w:color w:val="000000"/>
        </w:rPr>
        <w:t xml:space="preserve">. </w:t>
      </w:r>
      <w:r w:rsidRPr="00386A2C">
        <w:rPr>
          <w:color w:val="000000"/>
          <w:lang w:val="en-US"/>
        </w:rPr>
        <w:t xml:space="preserve">Since </w:t>
      </w:r>
      <w:r w:rsidR="00386A2C">
        <w:rPr>
          <w:color w:val="000000"/>
        </w:rPr>
        <w:fldChar w:fldCharType="begin"/>
      </w:r>
      <w:r w:rsidR="00386A2C" w:rsidRPr="00386A2C">
        <w:rPr>
          <w:color w:val="000000"/>
          <w:lang w:val="en-US"/>
        </w:rPr>
        <w:instrText xml:space="preserve"> ADDIN ZOTERO_ITEM CSL_CITATION {"citationID":"oZjwqD1z","properties":{"formattedCitation":"(Arrhenius, 1921)","plainCitation":"(Arrhenius, 1921)","noteIndex":0},"citationItems":[{"id":360,"uris":["http://zotero.org/users/6714553/items/HVIL43XP"],"uri":["http://zotero.org/users/6714553/items/HVIL43XP"],"itemData":{"id":360,"type":"article-journal","container-title":"Journal of Ecology","DOI":"10.2307/2255763","ISSN":"0022-0477","issue":"1","note":"publisher: [Wiley, British Ecological Society]","page":"95-99","source":"JSTOR","title":"Species and Area","URL":"https://www.jstor.org/stable/2255763","volume":"9","author":[{"family":"Arrhenius","given":"Olof"}],"accessed":{"date-parts":[["2021",1,26]]},"issued":{"date-parts":[["1921"]]}}}],"schema":"https://github.com/citation-style-language/schema/raw/master/csl-citation.json"} </w:instrText>
      </w:r>
      <w:r w:rsidR="00386A2C">
        <w:rPr>
          <w:color w:val="000000"/>
        </w:rPr>
        <w:fldChar w:fldCharType="separate"/>
      </w:r>
      <w:r w:rsidR="00386A2C" w:rsidRPr="00386A2C">
        <w:rPr>
          <w:lang w:val="en-US"/>
        </w:rPr>
        <w:t xml:space="preserve">Arrhenius </w:t>
      </w:r>
      <w:r w:rsidR="00386A2C">
        <w:rPr>
          <w:lang w:val="en-US"/>
        </w:rPr>
        <w:t>(</w:t>
      </w:r>
      <w:r w:rsidR="00386A2C" w:rsidRPr="00386A2C">
        <w:rPr>
          <w:lang w:val="en-US"/>
        </w:rPr>
        <w:t>1921)</w:t>
      </w:r>
      <w:r w:rsidR="00386A2C">
        <w:rPr>
          <w:color w:val="000000"/>
        </w:rPr>
        <w:fldChar w:fldCharType="end"/>
      </w:r>
      <w:r w:rsidR="00386A2C">
        <w:rPr>
          <w:color w:val="000000"/>
        </w:rPr>
        <w:t xml:space="preserve"> </w:t>
      </w:r>
      <w:r w:rsidRPr="00386A2C">
        <w:rPr>
          <w:color w:val="000000"/>
          <w:lang w:val="en-US"/>
        </w:rPr>
        <w:t>and</w:t>
      </w:r>
      <w:r w:rsidR="00F026D0">
        <w:rPr>
          <w:color w:val="000000"/>
          <w:lang w:val="en-US"/>
        </w:rPr>
        <w:t xml:space="preserve"> </w:t>
      </w:r>
      <w:r w:rsidR="00F026D0">
        <w:rPr>
          <w:color w:val="000000"/>
          <w:lang w:val="en-US"/>
        </w:rPr>
        <w:fldChar w:fldCharType="begin"/>
      </w:r>
      <w:r w:rsidR="00F026D0">
        <w:rPr>
          <w:color w:val="000000"/>
          <w:lang w:val="en-US"/>
        </w:rPr>
        <w:instrText xml:space="preserve"> ADDIN ZOTERO_ITEM CSL_CITATION {"citationID":"Pc8QJ4OM","properties":{"formattedCitation":"(Preston, 1960)","plainCitation":"(Preston, 1960)","noteIndex":0},"citationItems":[{"id":1123,"uris":["http://zotero.org/users/6714553/items/P5FRP69J"],"uri":["http://zotero.org/users/6714553/items/P5FRP69J"],"itemData":{"id":1123,"type":"article-journal","container-title":"Ecology","DOI":"10.2307/1931793","ISSN":"1939-9170","issue":"4","language":"en","note":"_eprint: https://onlinelibrary.wiley.com/doi/pdf/10.2307/1931793","page":"611-627","source":"Wiley Online Library","title":"Time and Space and the Variation of Species","URL":"https://onlinelibrary.wiley.com/doi/abs/10.2307/1931793","volume":"41","author":[{"family":"Preston","given":"F. W."}],"accessed":{"date-parts":[["2021",9,29]]},"issued":{"date-parts":[["1960"]]}}}],"schema":"https://github.com/citation-style-language/schema/raw/master/csl-citation.json"} </w:instrText>
      </w:r>
      <w:r w:rsidR="00F026D0">
        <w:rPr>
          <w:color w:val="000000"/>
          <w:lang w:val="en-US"/>
        </w:rPr>
        <w:fldChar w:fldCharType="separate"/>
      </w:r>
      <w:r w:rsidR="00F026D0" w:rsidRPr="00F026D0">
        <w:t xml:space="preserve">Preston </w:t>
      </w:r>
      <w:r w:rsidR="00F026D0">
        <w:t>(</w:t>
      </w:r>
      <w:r w:rsidR="00F026D0" w:rsidRPr="00F026D0">
        <w:t>1960)</w:t>
      </w:r>
      <w:r w:rsidR="00F026D0">
        <w:rPr>
          <w:color w:val="000000"/>
          <w:lang w:val="en-US"/>
        </w:rPr>
        <w:fldChar w:fldCharType="end"/>
      </w:r>
      <w:r w:rsidRPr="00386A2C">
        <w:rPr>
          <w:color w:val="000000"/>
          <w:lang w:val="en-US"/>
        </w:rPr>
        <w:t xml:space="preserve">, we know that spatial and temporal scaling of biodiversity affects macroecological patterns. </w:t>
      </w:r>
      <w:r>
        <w:t xml:space="preserve">While </w:t>
      </w:r>
      <w:r>
        <w:rPr>
          <w:color w:val="000000"/>
        </w:rPr>
        <w:t xml:space="preserve">the </w:t>
      </w:r>
      <w:r>
        <w:rPr>
          <w:i/>
          <w:color w:val="000000"/>
        </w:rPr>
        <w:t xml:space="preserve">static </w:t>
      </w:r>
      <w:r>
        <w:rPr>
          <w:color w:val="000000"/>
        </w:rPr>
        <w:t xml:space="preserve">spatial scaling of biodiversity has been of great interest </w:t>
      </w:r>
      <w:r w:rsidR="00C20D8A">
        <w:rPr>
          <w:color w:val="000000"/>
        </w:rPr>
        <w:fldChar w:fldCharType="begin"/>
      </w:r>
      <w:r w:rsidR="00C20D8A">
        <w:rPr>
          <w:color w:val="000000"/>
        </w:rPr>
        <w:instrText xml:space="preserve"> ADDIN ZOTERO_ITEM CSL_CITATION {"citationID":"uB9GZGmo","properties":{"formattedCitation":"(Rahbek, 2005; Storch et al., 2007)","plainCitation":"(Rahbek, 2005; Storch et al., 2007)","noteIndex":0},"citationItems":[{"id":1216,"uris":["http://zotero.org/users/6714553/items/AZ44BGCP"],"uri":["http://zotero.org/users/6714553/items/AZ44BGCP"],"itemData":{"id":1216,"type":"article-journal","abstract":"Despite two centuries of exploration, our understanding of factors determining the distribution of life on Earth is in many ways still in its infancy. Much of the disagreement about governing processes of variation in species richness may be the result of differences in our perception of species-richness patterns. Until recently, most studies of large-scale species-richness patterns assumed implicitly that patterns and mechanisms were scale invariant. Illustrated with examples and a quantitative analysis of published data on altitudinal gradients of species richness (n = 204), this review discusses how scale effects (extent and grain size) can influence our perception of patterns and processes. For example, a hump-shaped altitudinal species-richness pattern is the most typical (c. 50%), with a monotonic decreasing pattern (c. 25%) also frequently reported, but the relative distribution of patterns changes readily with spatial grain and extent. If we are to attribute relative impact to various factors influencing species richness and distribution and to decide at which point along a spatial and temporal continuum they act, we should not ask only how results vary as a function of scale but also search for consistent patterns in these scale effects. The review concludes with suggestions of potential routes for future analytical exploration of species-richness patterns.","container-title":"Ecology Letters","DOI":"10.1111/j.1461-0248.2004.00701.x","ISSN":"1461-0248","issue":"2","language":"en","note":"_eprint: https://onlinelibrary.wiley.com/doi/pdf/10.1111/j.1461-0248.2004.00701.x","page":"224-239","source":"Wiley Online Library","title":"The role of spatial scale and the perception of large-scale species-richness patterns","URL":"https://onlinelibrary.wiley.com/doi/abs/10.1111/j.1461-0248.2004.00701.x","volume":"8","author":[{"family":"Rahbek","given":"Carsten"}],"accessed":{"date-parts":[["2022",1,10]]},"issued":{"date-parts":[["2005"]]}}},{"id":1112,"uris":["http://zotero.org/users/6714553/items/XBD3NK4I"],"uri":["http://zotero.org/users/6714553/items/XBD3NK4I"],"itemData":{"id":1112,"type":"book","abstract":"We know that there are tens of millions of plant and animal species, but we do not know enough to be able to describe the patterns and processes that characterise the distribution of species in space, time and taxonomic groups. Given that in practical terms it is impossible to expect to be able to document biodiversity with any degree of completeness other approaches must be used. Scaling rules offer one possible framework, and this book offers a synthesis of the ways in which scaling theory can be applied to the analysis of biodiversity. Scaling Biodiversity presents new views on quantitative patterns of the biological diversity on earth and the processes responsible for them. Written by a team of leading experts in ecology who present their most recent and innovative views, readers will be provided with what is the state of art in current ecology and biodiversity science.","collection-title":"Ecological Reviews","event-place":"Cambridge","ISBN":"978-0-521-87602-5","note":"DOI: 10.1017/CBO9780511814938","publisher":"Cambridge University Press","publisher-place":"Cambridge","source":"Cambridge University Press","title":"Scaling Biodiversity","URL":"https://www.cambridge.org/core/books/scaling-biodiversity/E956EF65E3D7727A0A836AF38A40A893","editor":[{"family":"Storch","given":"David"},{"family":"Marquet","given":"Pablo"},{"family":"Brown","given":"James"}],"accessed":{"date-parts":[["2021",9,22]]},"issued":{"date-parts":[["2007"]]}}}],"schema":"https://github.com/citation-style-language/schema/raw/master/csl-citation.json"} </w:instrText>
      </w:r>
      <w:r w:rsidR="00C20D8A">
        <w:rPr>
          <w:color w:val="000000"/>
        </w:rPr>
        <w:fldChar w:fldCharType="separate"/>
      </w:r>
      <w:r w:rsidR="00C20D8A" w:rsidRPr="00C20D8A">
        <w:t xml:space="preserve">(Rahbek, 2005; Storch </w:t>
      </w:r>
      <w:r w:rsidR="00237020" w:rsidRPr="00237020">
        <w:rPr>
          <w:i/>
          <w:iCs/>
        </w:rPr>
        <w:t>et al.</w:t>
      </w:r>
      <w:r w:rsidR="00C20D8A" w:rsidRPr="00C20D8A">
        <w:t>, 2007)</w:t>
      </w:r>
      <w:r w:rsidR="00C20D8A">
        <w:rPr>
          <w:color w:val="000000"/>
        </w:rPr>
        <w:fldChar w:fldCharType="end"/>
      </w:r>
      <w:r w:rsidR="00C20D8A">
        <w:rPr>
          <w:color w:val="000000"/>
        </w:rPr>
        <w:t>,</w:t>
      </w:r>
      <w:r>
        <w:rPr>
          <w:color w:val="000000"/>
        </w:rPr>
        <w:t xml:space="preserve"> </w:t>
      </w:r>
      <w:r>
        <w:t>it is still unclear how</w:t>
      </w:r>
      <w:r>
        <w:rPr>
          <w:color w:val="000000"/>
        </w:rPr>
        <w:t xml:space="preserve"> spatial and temporal scales </w:t>
      </w:r>
      <w:r>
        <w:t xml:space="preserve">affect the </w:t>
      </w:r>
      <w:r>
        <w:rPr>
          <w:i/>
        </w:rPr>
        <w:t xml:space="preserve">dynamic </w:t>
      </w:r>
      <w:r>
        <w:t>of biodiversity</w:t>
      </w:r>
      <w:r>
        <w:rPr>
          <w:color w:val="000000"/>
        </w:rPr>
        <w:t xml:space="preserve">. In other words: </w:t>
      </w:r>
      <w:r>
        <w:t>how</w:t>
      </w:r>
      <w:r>
        <w:rPr>
          <w:color w:val="000000"/>
        </w:rPr>
        <w:t xml:space="preserve"> the observed temporal biodiversity trends differ wh</w:t>
      </w:r>
      <w:r>
        <w:t xml:space="preserve">en </w:t>
      </w:r>
      <w:r>
        <w:rPr>
          <w:color w:val="000000"/>
        </w:rPr>
        <w:t>we zoom out from local communities to regions, countries, or continents</w:t>
      </w:r>
      <w:r>
        <w:rPr>
          <w:color w:val="000000"/>
          <w:highlight w:val="white"/>
        </w:rPr>
        <w:t xml:space="preserve">? Here, the term </w:t>
      </w:r>
      <w:r>
        <w:rPr>
          <w:i/>
          <w:color w:val="000000"/>
          <w:highlight w:val="white"/>
        </w:rPr>
        <w:t>spatial grain</w:t>
      </w:r>
      <w:r>
        <w:rPr>
          <w:color w:val="000000"/>
          <w:highlight w:val="white"/>
        </w:rPr>
        <w:t xml:space="preserve"> is also used to refer to the spatial scale of biodiversity, </w:t>
      </w:r>
      <w:r>
        <w:rPr>
          <w:i/>
          <w:color w:val="000000"/>
          <w:highlight w:val="white"/>
        </w:rPr>
        <w:t>i.e.</w:t>
      </w:r>
      <w:r>
        <w:rPr>
          <w:color w:val="000000"/>
          <w:highlight w:val="white"/>
        </w:rPr>
        <w:t xml:space="preserve"> the area at which the biodiversity is assessed on the fi</w:t>
      </w:r>
      <w:r>
        <w:rPr>
          <w:highlight w:val="white"/>
        </w:rPr>
        <w:t>eld</w:t>
      </w:r>
      <w:r>
        <w:rPr>
          <w:color w:val="000000"/>
          <w:highlight w:val="white"/>
        </w:rPr>
        <w:t xml:space="preserve">. One should be careful to not confuse spatial grain with the </w:t>
      </w:r>
      <w:r>
        <w:rPr>
          <w:i/>
          <w:color w:val="000000"/>
          <w:highlight w:val="white"/>
        </w:rPr>
        <w:t xml:space="preserve">spatial extent </w:t>
      </w:r>
      <w:r>
        <w:rPr>
          <w:color w:val="000000"/>
          <w:highlight w:val="white"/>
        </w:rPr>
        <w:t xml:space="preserve">of a study, </w:t>
      </w:r>
      <w:r>
        <w:rPr>
          <w:i/>
          <w:color w:val="000000"/>
          <w:highlight w:val="white"/>
        </w:rPr>
        <w:lastRenderedPageBreak/>
        <w:t>i.e.</w:t>
      </w:r>
      <w:r>
        <w:rPr>
          <w:color w:val="000000"/>
          <w:highlight w:val="white"/>
        </w:rPr>
        <w:t xml:space="preserve"> the total area which is observed or </w:t>
      </w:r>
      <w:r>
        <w:rPr>
          <w:highlight w:val="white"/>
        </w:rPr>
        <w:t>analysed</w:t>
      </w:r>
      <w:r w:rsidR="00C20D8A">
        <w:rPr>
          <w:highlight w:val="white"/>
        </w:rPr>
        <w:t xml:space="preserve"> </w:t>
      </w:r>
      <w:r w:rsidR="00C20D8A">
        <w:rPr>
          <w:highlight w:val="white"/>
        </w:rPr>
        <w:fldChar w:fldCharType="begin"/>
      </w:r>
      <w:r w:rsidR="00C20D8A">
        <w:rPr>
          <w:highlight w:val="white"/>
        </w:rPr>
        <w:instrText xml:space="preserve"> ADDIN ZOTERO_ITEM CSL_CITATION {"citationID":"jnEkxqg5","properties":{"formattedCitation":"(Dungan et al., 2002)","plainCitation":"(Dungan et al., 2002)","noteIndex":0},"citationItems":[{"id":1120,"uris":["http://zotero.org/users/6714553/items/5ZCQP5RQ"],"uri":["http://zotero.org/users/6714553/items/5ZCQP5RQ"],"itemData":{"id":1120,"type":"article-journal","abstract":"Concepts of spatial scale, such as extent, grain, resolution, range, footprint, support and cartographic ratio are not interchangeable. Because of the potential confusion among the definitions of these terms, we suggest that authors avoid the term “scale” and instead refer to specific concepts. In particular, we are careful to discriminate between observation scales, scales of ecological phenomena and scales used in spatial statistical analysis. When scales of observation or analysis change, that is, when the unit size, shape, spacing or extent are altered, statistical results are expected to change. The kinds of results that may change include estimates of the population mean and variance, the strength and character of spatial autocorrelation and spatial anisotropy, patch and gap sizes and multivariate relationships. The first three of these results (precision of the mean, variance and spatial autocorrelation) can sometimes be estimated using geostatistical support-effect models. We present four case studies of organism abundance and cover illustrating some of these changes and how conclusions about ecological phenomena (process and structure) may be affected. We identify the influence of observational scale on statistical results as a subset of what geographers call the Modifiable Area Unit Problem (MAUP). The way to avoid the MAUP is by careful construction of sampling design and analysis. We recommend a set of considerations for sampling design to allow useful tests for specific scales of a phenomenon under study. We further recommend that ecological studies completely report all components of observation and analysis scales to increase the possibility of cross-study comparisons.","container-title":"Ecography","DOI":"10.1034/j.1600-0587.2002.250510.x","ISSN":"1600-0587","issue":"5","language":"en","note":"_eprint: https://onlinelibrary.wiley.com/doi/pdf/10.1034/j.1600-0587.2002.250510.x","page":"626-640","source":"Wiley Online Library","title":"A balanced view of scale in spatial statistical analysis","URL":"https://onlinelibrary.wiley.com/doi/abs/10.1034/j.1600-0587.2002.250510.x","volume":"25","author":[{"family":"Dungan","given":"J. L."},{"family":"Perry","given":"J. N."},{"family":"Dale","given":"M. R. T."},{"family":"Legendre","given":"P."},{"family":"Citron-Pousty","given":"S."},{"family":"Fortin","given":"M.-J."},{"family":"Jakomulska","given":"A."},{"family":"Miriti","given":"M."},{"family":"Rosenberg","given":"M. S."}],"accessed":{"date-parts":[["2021",9,29]]},"issued":{"date-parts":[["2002"]]}}}],"schema":"https://github.com/citation-style-language/schema/raw/master/csl-citation.json"} </w:instrText>
      </w:r>
      <w:r w:rsidR="00C20D8A">
        <w:rPr>
          <w:highlight w:val="white"/>
        </w:rPr>
        <w:fldChar w:fldCharType="separate"/>
      </w:r>
      <w:r w:rsidR="00C20D8A" w:rsidRPr="00C20D8A">
        <w:rPr>
          <w:highlight w:val="white"/>
        </w:rPr>
        <w:t xml:space="preserve">(Dungan </w:t>
      </w:r>
      <w:r w:rsidR="00237020" w:rsidRPr="00237020">
        <w:rPr>
          <w:i/>
          <w:iCs/>
          <w:highlight w:val="white"/>
        </w:rPr>
        <w:t>et al.</w:t>
      </w:r>
      <w:r w:rsidR="00C20D8A" w:rsidRPr="00C20D8A">
        <w:rPr>
          <w:highlight w:val="white"/>
        </w:rPr>
        <w:t>, 2002</w:t>
      </w:r>
      <w:r w:rsidR="00C20D8A">
        <w:rPr>
          <w:highlight w:val="white"/>
        </w:rPr>
        <w:t xml:space="preserve">, </w:t>
      </w:r>
      <w:r w:rsidR="00C20D8A">
        <w:rPr>
          <w:color w:val="000000"/>
          <w:highlight w:val="white"/>
        </w:rPr>
        <w:t>F</w:t>
      </w:r>
      <w:r w:rsidR="00C20D8A">
        <w:rPr>
          <w:highlight w:val="white"/>
        </w:rPr>
        <w:t>ig. 1a</w:t>
      </w:r>
      <w:r w:rsidR="00C20D8A" w:rsidRPr="00C20D8A">
        <w:rPr>
          <w:highlight w:val="white"/>
        </w:rPr>
        <w:t>)</w:t>
      </w:r>
      <w:r w:rsidR="00C20D8A">
        <w:rPr>
          <w:highlight w:val="white"/>
        </w:rPr>
        <w:fldChar w:fldCharType="end"/>
      </w:r>
      <w:r>
        <w:rPr>
          <w:color w:val="000000"/>
          <w:highlight w:val="white"/>
        </w:rPr>
        <w:t xml:space="preserve">. The same terminology </w:t>
      </w:r>
      <w:r>
        <w:rPr>
          <w:highlight w:val="white"/>
        </w:rPr>
        <w:t xml:space="preserve">can be </w:t>
      </w:r>
      <w:r>
        <w:rPr>
          <w:color w:val="000000"/>
          <w:highlight w:val="white"/>
        </w:rPr>
        <w:t xml:space="preserve">applied for the temporal scale: </w:t>
      </w:r>
      <w:r>
        <w:rPr>
          <w:i/>
          <w:color w:val="000000"/>
          <w:highlight w:val="white"/>
        </w:rPr>
        <w:t>temporal grain</w:t>
      </w:r>
      <w:r>
        <w:rPr>
          <w:color w:val="000000"/>
          <w:highlight w:val="white"/>
        </w:rPr>
        <w:t xml:space="preserve"> refers to the temporal unit of the measured biodiversity, while </w:t>
      </w:r>
      <w:r>
        <w:rPr>
          <w:i/>
          <w:color w:val="000000"/>
          <w:highlight w:val="white"/>
        </w:rPr>
        <w:t xml:space="preserve">temporal extent </w:t>
      </w:r>
      <w:r>
        <w:rPr>
          <w:color w:val="000000"/>
          <w:highlight w:val="white"/>
        </w:rPr>
        <w:t xml:space="preserve">refers to the duration of the </w:t>
      </w:r>
      <w:r>
        <w:rPr>
          <w:highlight w:val="white"/>
        </w:rPr>
        <w:t>study period</w:t>
      </w:r>
      <w:r w:rsidR="00C20D8A">
        <w:rPr>
          <w:highlight w:val="white"/>
        </w:rPr>
        <w:t xml:space="preserve"> </w:t>
      </w:r>
      <w:r w:rsidR="00C20D8A">
        <w:rPr>
          <w:highlight w:val="white"/>
        </w:rPr>
        <w:fldChar w:fldCharType="begin"/>
      </w:r>
      <w:r w:rsidR="00C20D8A">
        <w:rPr>
          <w:highlight w:val="white"/>
        </w:rPr>
        <w:instrText xml:space="preserve"> ADDIN ZOTERO_ITEM CSL_CITATION {"citationID":"pELIbxrs","properties":{"formattedCitation":"(Adler &amp; Lauenroth, 2003)","plainCitation":"(Adler &amp; Lauenroth, 2003)","noteIndex":0},"citationItems":[{"id":307,"uris":["http://zotero.org/users/6714553/items/C662XBZP"],"uri":["http://zotero.org/users/6714553/items/C662XBZP"],"itemData":{"id":307,"type":"article-journal","abstract":"The species–area relationship (SAR) provides the foundation for much of theoretical ecology and conservation practice. However, by ignoring time the SAR offers an incomplete model for biodiversity dynamics. We used long-term data from permanent plots in Kansas grasslands, USA, to show that the increase in the number of species found with increasing periods of observation takes the same power-law form as the SAR. A statistical model including time, area, and their interaction explains 98% of variation in mean species number and demonstrates that while the effect of time depends on area, and vice versa, time has strong effects on species number even at relatively broad spatial scales. Our results suggest equivalence of underlying processes in space and time and raise questions about the diversity estimates currently used by basic researchers and conservation practitioners.","container-title":"Ecology Letters","DOI":"https://doi.org/10.1046/j.1461-0248.2003.00497.x","ISSN":"1461-0248","issue":"8","language":"en","note":"_eprint: https://onlinelibrary.wiley.com/doi/pdf/10.1046/j.1461-0248.2003.00497.x","page":"749-756","source":"Wiley Online Library","title":"The power of time: spatiotemporal scaling of species diversity","title-short":"The power of time","URL":"https://onlinelibrary.wiley.com/doi/abs/10.1046/j.1461-0248.2003.00497.x","volume":"6","author":[{"family":"Adler","given":"Peter B."},{"family":"Lauenroth","given":"William K."}],"accessed":{"date-parts":[["2021",4,28]]},"issued":{"date-parts":[["2003"]]}}}],"schema":"https://github.com/citation-style-language/schema/raw/master/csl-citation.json"} </w:instrText>
      </w:r>
      <w:r w:rsidR="00C20D8A">
        <w:rPr>
          <w:highlight w:val="white"/>
        </w:rPr>
        <w:fldChar w:fldCharType="separate"/>
      </w:r>
      <w:r w:rsidR="00C20D8A" w:rsidRPr="00C20D8A">
        <w:rPr>
          <w:highlight w:val="white"/>
        </w:rPr>
        <w:t>(Adler &amp; Lauenroth, 2003</w:t>
      </w:r>
      <w:r w:rsidR="00C20D8A">
        <w:rPr>
          <w:highlight w:val="white"/>
        </w:rPr>
        <w:t xml:space="preserve">, </w:t>
      </w:r>
      <w:r w:rsidR="00C20D8A">
        <w:rPr>
          <w:color w:val="000000"/>
          <w:highlight w:val="white"/>
        </w:rPr>
        <w:t>Fig. 1</w:t>
      </w:r>
      <w:r w:rsidR="00C20D8A">
        <w:rPr>
          <w:highlight w:val="white"/>
        </w:rPr>
        <w:t>b</w:t>
      </w:r>
      <w:r w:rsidR="00C20D8A" w:rsidRPr="00C20D8A">
        <w:rPr>
          <w:highlight w:val="white"/>
        </w:rPr>
        <w:t>)</w:t>
      </w:r>
      <w:r w:rsidR="00C20D8A">
        <w:rPr>
          <w:highlight w:val="white"/>
        </w:rPr>
        <w:fldChar w:fldCharType="end"/>
      </w:r>
      <w:r>
        <w:rPr>
          <w:color w:val="000000"/>
          <w:highlight w:val="white"/>
        </w:rPr>
        <w:t xml:space="preserve">. In contrast to spatial scaling, temporal scaling </w:t>
      </w:r>
      <w:r>
        <w:rPr>
          <w:highlight w:val="white"/>
        </w:rPr>
        <w:t xml:space="preserve">has been </w:t>
      </w:r>
      <w:r>
        <w:rPr>
          <w:color w:val="000000"/>
          <w:highlight w:val="white"/>
        </w:rPr>
        <w:t>much less studied</w:t>
      </w:r>
      <w:r>
        <w:rPr>
          <w:highlight w:val="white"/>
        </w:rPr>
        <w:t xml:space="preserve">, although it should also strongly affect observed biodiversity trends </w:t>
      </w:r>
      <w:r w:rsidR="00190067">
        <w:rPr>
          <w:highlight w:val="white"/>
        </w:rPr>
        <w:fldChar w:fldCharType="begin"/>
      </w:r>
      <w:r w:rsidR="00190067">
        <w:rPr>
          <w:highlight w:val="white"/>
        </w:rPr>
        <w:instrText xml:space="preserve"> ADDIN ZOTERO_ITEM CSL_CITATION {"citationID":"OaGxYmAk","properties":{"formattedCitation":"(Foote, 1994)","plainCitation":"(Foote, 1994)","noteIndex":0},"citationItems":[{"id":333,"uris":["http://zotero.org/users/6714553/items/836ZCJ76"],"uri":["http://zotero.org/users/6714553/items/836ZCJ76"],"itemData":{"id":333,"type":"article-journal","abstract":"Many areas of paleobiological research require reliable extinction metrics. Branching-and-extinction simulations and data on Phanerozoic marine families and genera are used to investigate the relationship between interval length and commonly used extinction metrics. Normalization of extinction metrics for interval length is problematic, even when interval length is known without error, because normalization implicitly assumes some model of variation in extinction risk within an interval. If extinction risk within an interval were constant, or if it varied but played no role in the definition of stratigraphic intervals, then Van Valen's time-normalized extinction metric would provide a measure of average extinction risk that is effectively unbiased by interval length. When extinction risk varies greatly within an interval and interval boundaries are drawn at times of heavy extinction, extinction metrics that normalize for interval length are negatively correlated with interval length. Despite its intuitive appeal, the per-taxon extinction rate (proportional extinction per million years) is biased by interval length under a wide range of extinction models.Empirically, time-normalized extinction metrics for Phanerozoic families and genera are negatively correlated with interval length. This is consistent with an extinction model in which many times of very low risk are punctuated by a few times of very high risk which in turn determine stage boundaries. Origination and extinction patterns are similar, but origination intensity varies less among stages than extinction intensity. This observation has at least two plausible explanations: that origination episodes are more protracted than extinction episodes, and that biologic groups do not respond in unison to origination opportunities the way they seem to respond during extinction events. For families and genera, there is enough variation in extinction intensity among stages that stage length can be ignored when studying certain extinction patterns over the entire Phanerozoic.","container-title":"Paleobiology","DOI":"10.1017/S0094837300012914","ISSN":"0094-8373, 1938-5331","issue":"4","language":"en","note":"publisher: Cambridge University Press","page":"424-444","source":"Cambridge University Press","title":"Temporal variation in extinction risk and temporal scaling of extinction metrics","URL":"https://www.cambridge.org/core/journals/paleobiology/article/abs/temporal-variation-in-extinction-risk-and-temporal-scaling-of-extinction-metrics/9A70EDB2AF955F38B133AF6E9F3F8388","volume":"20","author":[{"family":"Foote","given":"Mike"}],"accessed":{"date-parts":[["2021",3,5]]},"issued":{"date-parts":[["1994"]],"season":"ed"}}}],"schema":"https://github.com/citation-style-language/schema/raw/master/csl-citation.json"} </w:instrText>
      </w:r>
      <w:r w:rsidR="00190067">
        <w:rPr>
          <w:highlight w:val="white"/>
        </w:rPr>
        <w:fldChar w:fldCharType="separate"/>
      </w:r>
      <w:r w:rsidR="00190067" w:rsidRPr="00190067">
        <w:rPr>
          <w:highlight w:val="white"/>
        </w:rPr>
        <w:t>(Foote, 1994)</w:t>
      </w:r>
      <w:r w:rsidR="00190067">
        <w:rPr>
          <w:highlight w:val="white"/>
        </w:rPr>
        <w:fldChar w:fldCharType="end"/>
      </w:r>
      <w:r>
        <w:rPr>
          <w:highlight w:val="white"/>
        </w:rPr>
        <w:t>.</w:t>
      </w:r>
    </w:p>
    <w:tbl>
      <w:tblPr>
        <w:tblStyle w:val="a"/>
        <w:tblW w:w="9360" w:type="dxa"/>
        <w:tblLayout w:type="fixed"/>
        <w:tblLook w:val="0400" w:firstRow="0" w:lastRow="0" w:firstColumn="0" w:lastColumn="0" w:noHBand="0" w:noVBand="1"/>
      </w:tblPr>
      <w:tblGrid>
        <w:gridCol w:w="4947"/>
        <w:gridCol w:w="4413"/>
      </w:tblGrid>
      <w:tr w:rsidR="002E671A" w14:paraId="7B1AF9E3" w14:textId="77777777">
        <w:trPr>
          <w:cantSplit/>
          <w:trHeight w:val="552"/>
        </w:trPr>
        <w:tc>
          <w:tcPr>
            <w:tcW w:w="4947" w:type="dxa"/>
            <w:vMerge w:val="restart"/>
            <w:tcBorders>
              <w:top w:val="single" w:sz="8" w:space="0" w:color="EFEFEF"/>
              <w:left w:val="single" w:sz="8" w:space="0" w:color="EFEFEF"/>
              <w:bottom w:val="single" w:sz="8" w:space="0" w:color="EFEFEF"/>
              <w:right w:val="single" w:sz="8" w:space="0" w:color="EFEFEF"/>
            </w:tcBorders>
            <w:tcMar>
              <w:top w:w="100" w:type="dxa"/>
              <w:left w:w="100" w:type="dxa"/>
              <w:bottom w:w="100" w:type="dxa"/>
              <w:right w:w="100" w:type="dxa"/>
            </w:tcMar>
          </w:tcPr>
          <w:p w14:paraId="18FF05C7" w14:textId="77777777" w:rsidR="002E671A" w:rsidRDefault="0042697E" w:rsidP="00DE0657">
            <w:pPr>
              <w:spacing w:after="0"/>
              <w:rPr>
                <w:rFonts w:ascii="Arial" w:eastAsia="Arial" w:hAnsi="Arial" w:cs="Arial"/>
              </w:rPr>
            </w:pPr>
            <w:r>
              <w:rPr>
                <w:rFonts w:ascii="Arial" w:eastAsia="Arial" w:hAnsi="Arial" w:cs="Arial"/>
                <w:b/>
              </w:rPr>
              <w:t>(</w:t>
            </w:r>
            <w:r>
              <w:rPr>
                <w:rFonts w:ascii="Arial" w:eastAsia="Arial" w:hAnsi="Arial" w:cs="Arial"/>
                <w:b/>
                <w:color w:val="000000"/>
              </w:rPr>
              <w:t>a</w:t>
            </w:r>
            <w:r>
              <w:rPr>
                <w:rFonts w:ascii="Arial" w:eastAsia="Arial" w:hAnsi="Arial" w:cs="Arial"/>
                <w:b/>
              </w:rPr>
              <w:t>)</w:t>
            </w:r>
          </w:p>
          <w:p w14:paraId="0A8D5280" w14:textId="77777777" w:rsidR="002E671A" w:rsidRDefault="0042697E" w:rsidP="00DE0657">
            <w:pPr>
              <w:spacing w:after="0"/>
              <w:jc w:val="center"/>
              <w:rPr>
                <w:rFonts w:ascii="Arial" w:eastAsia="Arial" w:hAnsi="Arial" w:cs="Arial"/>
              </w:rPr>
            </w:pPr>
            <w:r>
              <w:rPr>
                <w:rFonts w:ascii="Arial" w:eastAsia="Arial" w:hAnsi="Arial" w:cs="Arial"/>
                <w:noProof/>
              </w:rPr>
              <w:drawing>
                <wp:inline distT="114300" distB="114300" distL="114300" distR="114300" wp14:anchorId="7E027E07" wp14:editId="40A9D0CC">
                  <wp:extent cx="2329815" cy="2030267"/>
                  <wp:effectExtent l="0" t="0" r="0" b="0"/>
                  <wp:docPr id="1"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8"/>
                          <a:srcRect/>
                          <a:stretch>
                            <a:fillRect/>
                          </a:stretch>
                        </pic:blipFill>
                        <pic:spPr>
                          <a:xfrm>
                            <a:off x="0" y="0"/>
                            <a:ext cx="2329815" cy="2030267"/>
                          </a:xfrm>
                          <a:prstGeom prst="rect">
                            <a:avLst/>
                          </a:prstGeom>
                          <a:ln/>
                        </pic:spPr>
                      </pic:pic>
                    </a:graphicData>
                  </a:graphic>
                </wp:inline>
              </w:drawing>
            </w:r>
          </w:p>
        </w:tc>
        <w:tc>
          <w:tcPr>
            <w:tcW w:w="4413" w:type="dxa"/>
            <w:vMerge w:val="restart"/>
            <w:tcBorders>
              <w:top w:val="single" w:sz="8" w:space="0" w:color="EFEFEF"/>
              <w:left w:val="single" w:sz="8" w:space="0" w:color="EFEFEF"/>
              <w:bottom w:val="single" w:sz="8" w:space="0" w:color="EFEFEF"/>
              <w:right w:val="single" w:sz="8" w:space="0" w:color="EFEFEF"/>
            </w:tcBorders>
            <w:tcMar>
              <w:top w:w="100" w:type="dxa"/>
              <w:left w:w="100" w:type="dxa"/>
              <w:bottom w:w="100" w:type="dxa"/>
              <w:right w:w="100" w:type="dxa"/>
            </w:tcMar>
          </w:tcPr>
          <w:p w14:paraId="6AA2BC9C" w14:textId="77777777" w:rsidR="002E671A" w:rsidRDefault="0042697E" w:rsidP="00DE0657">
            <w:pPr>
              <w:spacing w:after="0"/>
              <w:rPr>
                <w:rFonts w:ascii="Arial" w:eastAsia="Arial" w:hAnsi="Arial" w:cs="Arial"/>
              </w:rPr>
            </w:pPr>
            <w:r>
              <w:rPr>
                <w:rFonts w:ascii="Arial" w:eastAsia="Arial" w:hAnsi="Arial" w:cs="Arial"/>
                <w:b/>
              </w:rPr>
              <w:t>(</w:t>
            </w:r>
            <w:r>
              <w:rPr>
                <w:rFonts w:ascii="Arial" w:eastAsia="Arial" w:hAnsi="Arial" w:cs="Arial"/>
                <w:b/>
                <w:color w:val="000000"/>
              </w:rPr>
              <w:t>b)</w:t>
            </w:r>
          </w:p>
          <w:p w14:paraId="002A8AC9" w14:textId="77777777" w:rsidR="002E671A" w:rsidRDefault="0042697E" w:rsidP="00DE0657">
            <w:pPr>
              <w:spacing w:after="0"/>
              <w:jc w:val="center"/>
              <w:rPr>
                <w:rFonts w:ascii="Arial" w:eastAsia="Arial" w:hAnsi="Arial" w:cs="Arial"/>
              </w:rPr>
            </w:pPr>
            <w:r>
              <w:rPr>
                <w:rFonts w:ascii="Arial" w:eastAsia="Arial" w:hAnsi="Arial" w:cs="Arial"/>
                <w:noProof/>
              </w:rPr>
              <w:drawing>
                <wp:inline distT="114300" distB="114300" distL="114300" distR="114300" wp14:anchorId="4DBBFE7F" wp14:editId="401F268D">
                  <wp:extent cx="2667000" cy="1955800"/>
                  <wp:effectExtent l="0" t="0" r="0" b="0"/>
                  <wp:docPr id="6"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19"/>
                          <a:srcRect/>
                          <a:stretch>
                            <a:fillRect/>
                          </a:stretch>
                        </pic:blipFill>
                        <pic:spPr>
                          <a:xfrm>
                            <a:off x="0" y="0"/>
                            <a:ext cx="2667000" cy="1955800"/>
                          </a:xfrm>
                          <a:prstGeom prst="rect">
                            <a:avLst/>
                          </a:prstGeom>
                          <a:ln/>
                        </pic:spPr>
                      </pic:pic>
                    </a:graphicData>
                  </a:graphic>
                </wp:inline>
              </w:drawing>
            </w:r>
          </w:p>
        </w:tc>
      </w:tr>
      <w:tr w:rsidR="002E671A" w14:paraId="3502AFDA" w14:textId="77777777">
        <w:trPr>
          <w:cantSplit/>
          <w:trHeight w:val="552"/>
        </w:trPr>
        <w:tc>
          <w:tcPr>
            <w:tcW w:w="4947" w:type="dxa"/>
            <w:vMerge/>
            <w:tcBorders>
              <w:top w:val="single" w:sz="8" w:space="0" w:color="EFEFEF"/>
              <w:left w:val="single" w:sz="8" w:space="0" w:color="EFEFEF"/>
              <w:bottom w:val="single" w:sz="8" w:space="0" w:color="EFEFEF"/>
              <w:right w:val="single" w:sz="8" w:space="0" w:color="EFEFEF"/>
            </w:tcBorders>
            <w:tcMar>
              <w:top w:w="100" w:type="dxa"/>
              <w:left w:w="100" w:type="dxa"/>
              <w:bottom w:w="100" w:type="dxa"/>
              <w:right w:w="100" w:type="dxa"/>
            </w:tcMar>
          </w:tcPr>
          <w:p w14:paraId="54F1747F" w14:textId="77777777" w:rsidR="002E671A" w:rsidRDefault="002E671A" w:rsidP="00DE0657">
            <w:pPr>
              <w:spacing w:after="0"/>
              <w:rPr>
                <w:rFonts w:ascii="Arial" w:eastAsia="Arial" w:hAnsi="Arial" w:cs="Arial"/>
              </w:rPr>
            </w:pPr>
          </w:p>
        </w:tc>
        <w:tc>
          <w:tcPr>
            <w:tcW w:w="4413" w:type="dxa"/>
            <w:vMerge/>
            <w:tcBorders>
              <w:top w:val="single" w:sz="8" w:space="0" w:color="EFEFEF"/>
              <w:left w:val="single" w:sz="8" w:space="0" w:color="EFEFEF"/>
              <w:bottom w:val="single" w:sz="8" w:space="0" w:color="EFEFEF"/>
              <w:right w:val="single" w:sz="8" w:space="0" w:color="EFEFEF"/>
            </w:tcBorders>
            <w:tcMar>
              <w:top w:w="100" w:type="dxa"/>
              <w:left w:w="100" w:type="dxa"/>
              <w:bottom w:w="100" w:type="dxa"/>
              <w:right w:w="100" w:type="dxa"/>
            </w:tcMar>
          </w:tcPr>
          <w:p w14:paraId="4E0F1E1A" w14:textId="77777777" w:rsidR="002E671A" w:rsidRDefault="002E671A" w:rsidP="00DE0657">
            <w:pPr>
              <w:spacing w:after="0"/>
              <w:rPr>
                <w:rFonts w:ascii="Arial" w:eastAsia="Arial" w:hAnsi="Arial" w:cs="Arial"/>
              </w:rPr>
            </w:pPr>
          </w:p>
        </w:tc>
      </w:tr>
    </w:tbl>
    <w:p w14:paraId="642E8AC6" w14:textId="5B8D430A" w:rsidR="002E671A" w:rsidRDefault="0042697E" w:rsidP="00242A73">
      <w:pPr>
        <w:rPr>
          <w:i/>
        </w:rPr>
      </w:pPr>
      <w:r>
        <w:rPr>
          <w:b/>
          <w:i/>
        </w:rPr>
        <w:t>Figure 1 (in colors)</w:t>
      </w:r>
      <w:r>
        <w:rPr>
          <w:i/>
        </w:rPr>
        <w:t>: Illustration of the concepts of spatial (a) and temporal (b) scales used in this review.</w:t>
      </w:r>
    </w:p>
    <w:p w14:paraId="688EAA9D" w14:textId="257E1AFF" w:rsidR="002E671A" w:rsidRDefault="0042697E" w:rsidP="00DE0657">
      <w:pPr>
        <w:rPr>
          <w:color w:val="AEAAAA"/>
        </w:rPr>
      </w:pPr>
      <w:r>
        <w:t>Definition of biodiversity is officially given by the Convention of Biological Diversity: “</w:t>
      </w:r>
      <w:r>
        <w:rPr>
          <w:i/>
        </w:rPr>
        <w:t>"Biological diversity" means the variability among living organisms from all sources [...]; this includes diversity within species, between species and of ecosystems.</w:t>
      </w:r>
      <w:r>
        <w:t>” A significant amount of metrics follow this definition, all focusing on a specific aspect of biodiversity. Measures of static biodiversity are commonly used such as local species richness (α diversity), regional richness (ɣ diversity,</w:t>
      </w:r>
      <w:r w:rsidR="00103245">
        <w:t xml:space="preserve"> </w:t>
      </w:r>
      <w:r w:rsidR="00103245">
        <w:fldChar w:fldCharType="begin"/>
      </w:r>
      <w:r w:rsidR="00103245">
        <w:instrText xml:space="preserve"> ADDIN ZOTERO_ITEM CSL_CITATION {"citationID":"yHCXMB2m","properties":{"formattedCitation":"(Whittaker, 1960)","plainCitation":"(Whittaker, 1960)","noteIndex":0},"citationItems":[{"id":466,"uris":["http://zotero.org/users/6714553/items/QBFZMVKZ"],"uri":["http://zotero.org/users/6714553/items/QBFZMVKZ"],"itemData":{"id":466,"type":"article-journal","container-title":"Ecological Monographs","DOI":"10.2307/1943563","ISSN":"1557-7015","issue":"3","language":"en","note":"_eprint: https://esajournals.onlinelibrary.wiley.com/doi/pdf/10.2307/1943563","page":"279-338","source":"Wiley Online Library","title":"Vegetation of the Siskiyou Mountains, Oregon and California","URL":"https://esajournals.onlinelibrary.wiley.com/doi/abs/10.2307/1943563","volume":"30","author":[{"family":"Whittaker","given":"R. H."}],"accessed":{"date-parts":[["2021",7,27]]},"issued":{"date-parts":[["1960"]]}}}],"schema":"https://github.com/citation-style-language/schema/raw/master/csl-citation.json"} </w:instrText>
      </w:r>
      <w:r w:rsidR="00103245">
        <w:fldChar w:fldCharType="separate"/>
      </w:r>
      <w:r w:rsidR="00103245" w:rsidRPr="00103245">
        <w:t>Whittaker, 1960)</w:t>
      </w:r>
      <w:r w:rsidR="00103245">
        <w:fldChar w:fldCharType="end"/>
      </w:r>
      <w:r>
        <w:t>, by indices that consider relative abundances</w:t>
      </w:r>
      <w:r w:rsidR="00103245">
        <w:t xml:space="preserve"> </w:t>
      </w:r>
      <w:r w:rsidR="00103245">
        <w:fldChar w:fldCharType="begin"/>
      </w:r>
      <w:r w:rsidR="00103245">
        <w:instrText xml:space="preserve"> ADDIN ZOTERO_ITEM CSL_CITATION {"citationID":"DrS4R3hb","properties":{"formattedCitation":"(Shannon, 1948; Simpson, 1949)","plainCitation":"(Shannon, 1948; Simpson, 1949)","noteIndex":0},"citationItems":[{"id":468,"uris":["http://zotero.org/users/6714553/items/GR46RW3T"],"uri":["http://zotero.org/users/6714553/items/GR46RW3T"],"itemData":{"id":468,"type":"article-journal","abstract":"The recent development of various methods of modulation such as PCM and PPM which exchange bandwidth for signal-to-noise ratio has intensified the interest in a general theory of communication. A basis for such a theory is contained in the important papers of Nyquist1 and Hartley2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container-title":"The Bell System Technical Journal","DOI":"10.1002/j.1538-7305.1948.tb01338.x","ISSN":"0005-8580","issue":"3","note":"event: The Bell System Technical Journal","page":"379-423","source":"IEEE Xplore","title":"A mathematical theory of communication","volume":"27","author":[{"family":"Shannon","given":"C. E."}],"issued":{"date-parts":[["1948",7]]}}},{"id":463,"uris":["http://zotero.org/users/6714553/items/VP6CJST8"],"uri":["http://zotero.org/users/6714553/items/VP6CJST8"],"itemData":{"id":463,"type":"article-journal","abstract":"THE 'characteristic' defined by Yule1 and the 'index of diversity' defined by Fisher2 are two measures of the degree of concentration or diversity achieved when the individuals of a population are classified into groups. Both are defined as statistics to be calculated from sample data and not in terms of population constants. The index of diversity has so far been used chiefly with the logarithmic distribution. It cannot be used everywhere, as it does not always give values which are independent of sample size ; it cannot do so, for example, when applied to an infinite population of individuals classified into a finite number of groups. Williams3 has pointed out a relationship between the characteristic and the index of diversity when both are applied to a logarithmic distribution. The present purpose is to define and examine a measure of concentration in terms of population constants.","container-title":"Nature","DOI":"10.1038/163688a0","ISSN":"1476-4687","issue":"4148","language":"en","note":"Bandiera_abtest: a\nCg_type: Nature Research Journals\nnumber: 4148\nPrimary_atype: Research\npublisher: Nature Publishing Group","page":"688-688","source":"www.nature.com","title":"Measurement of Diversity","URL":"https://www.nature.com/articles/163688a0","volume":"163","author":[{"family":"Simpson","given":"E. H."}],"accessed":{"date-parts":[["2021",7,27]]},"issued":{"date-parts":[["1949",4]]}}}],"schema":"https://github.com/citation-style-language/schema/raw/master/csl-citation.json"} </w:instrText>
      </w:r>
      <w:r w:rsidR="00103245">
        <w:fldChar w:fldCharType="separate"/>
      </w:r>
      <w:r w:rsidR="00103245" w:rsidRPr="00103245">
        <w:t>(</w:t>
      </w:r>
      <w:r w:rsidR="00103245">
        <w:rPr>
          <w:i/>
          <w:iCs/>
        </w:rPr>
        <w:t xml:space="preserve">e.g. </w:t>
      </w:r>
      <w:r w:rsidR="00103245" w:rsidRPr="00103245">
        <w:t>Shannon, 1948; Simpson, 1949)</w:t>
      </w:r>
      <w:r w:rsidR="00103245">
        <w:fldChar w:fldCharType="end"/>
      </w:r>
      <w:r>
        <w:t xml:space="preserve">, or by Hill numbers </w:t>
      </w:r>
      <w:r w:rsidR="00103245">
        <w:fldChar w:fldCharType="begin"/>
      </w:r>
      <w:r w:rsidR="00103245">
        <w:instrText xml:space="preserve"> ADDIN ZOTERO_ITEM CSL_CITATION {"citationID":"die0o6ja","properties":{"formattedCitation":"(Hill, 1973)","plainCitation":"(Hill, 1973)","noteIndex":0},"citationItems":[{"id":462,"uris":["http://zotero.org/users/6714553/items/YCVTVRWQ"],"uri":["http://zotero.org/users/6714553/items/YCVTVRWQ"],"itemData":{"id":462,"type":"article-journal","abstract":"Three commonly used measures of diversity, Simpson's index, Shannon's entropy, and the total number of species, are related to Renyi's definition of a generalized entropy. A unified concept of diversity is presented, according to which there is a continuum of possible diversity measures. In a sense which becomes apparent, these measures provide estimates of the effective number of species present, and differ only in their tendency to include or to ignore the relatively rarer species. The notion of the diversity of a community as opposed to that of a sample is examined, and is related to the asymptotic form of the species—abundance curve. A new and plausible definition of evenness is derived.","container-title":"Ecology","DOI":"10.2307/1934352","ISSN":"1939-9170","issue":"2","language":"en","note":"_eprint: https://esajournals.onlinelibrary.wiley.com/doi/pdf/10.2307/1934352","page":"427-432","source":"Wiley Online Library","title":"Diversity and Evenness: A Unifying Notation and Its Consequences","title-short":"Diversity and Evenness","URL":"https://esajournals.onlinelibrary.wiley.com/doi/abs/10.2307/1934352","volume":"54","author":[{"family":"Hill","given":"M. O."}],"accessed":{"date-parts":[["2021",7,27]]},"issued":{"date-parts":[["1973"]]}}}],"schema":"https://github.com/citation-style-language/schema/raw/master/csl-citation.json"} </w:instrText>
      </w:r>
      <w:r w:rsidR="00103245">
        <w:fldChar w:fldCharType="separate"/>
      </w:r>
      <w:r w:rsidR="00103245" w:rsidRPr="00103245">
        <w:t>(Hill, 1973)</w:t>
      </w:r>
      <w:r w:rsidR="00103245">
        <w:fldChar w:fldCharType="end"/>
      </w:r>
      <w:r>
        <w:t>. Change of species composition in space and time can be expressed as</w:t>
      </w:r>
      <w:r>
        <w:rPr>
          <w:rFonts w:ascii="Cambria Math" w:eastAsia="Cambria Math" w:hAnsi="Cambria Math" w:cs="Cambria Math"/>
          <w:i/>
        </w:rPr>
        <w:t xml:space="preserve"> </w:t>
      </w:r>
      <m:oMath>
        <m:r>
          <w:rPr>
            <w:rFonts w:ascii="Cambria Math" w:eastAsia="Cambria Math" w:hAnsi="Cambria Math" w:cs="Cambria Math"/>
          </w:rPr>
          <m:t>β=</m:t>
        </m:r>
        <m:f>
          <m:fPr>
            <m:ctrlPr>
              <w:rPr>
                <w:rFonts w:ascii="Cambria Math" w:eastAsia="Cambria Math" w:hAnsi="Cambria Math" w:cs="Cambria Math"/>
              </w:rPr>
            </m:ctrlPr>
          </m:fPr>
          <m:num>
            <m:r>
              <w:rPr>
                <w:rFonts w:ascii="Cambria Math" w:eastAsia="Cambria Math" w:hAnsi="Cambria Math" w:cs="Cambria Math"/>
              </w:rPr>
              <m:t>γ</m:t>
            </m:r>
          </m:num>
          <m:den>
            <m:r>
              <w:rPr>
                <w:rFonts w:ascii="Cambria Math" w:eastAsia="Cambria Math" w:hAnsi="Cambria Math" w:cs="Cambria Math"/>
              </w:rPr>
              <m:t>α</m:t>
            </m:r>
          </m:den>
        </m:f>
      </m:oMath>
      <w:r>
        <w:t xml:space="preserve"> (hereafter beta-diversity,</w:t>
      </w:r>
      <w:r w:rsidR="00103245">
        <w:t xml:space="preserve"> </w:t>
      </w:r>
      <w:r w:rsidR="00103245">
        <w:fldChar w:fldCharType="begin"/>
      </w:r>
      <w:r w:rsidR="00103245">
        <w:instrText xml:space="preserve"> ADDIN ZOTERO_ITEM CSL_CITATION {"citationID":"0HWfJgAN","properties":{"formattedCitation":"(Whittaker, 1972)","plainCitation":"(Whittaker, 1972)","noteIndex":0},"citationItems":[{"id":472,"uris":["http://zotero.org/users/6714553/items/WDNNN93L"],"uri":["http://zotero.org/users/6714553/items/WDNNN93L"],"itemData":{"id":472,"type":"article-journal","abstract":"Given a resource gradient (e.g. light intensity, prey size) in a community, species evolve to use different parts of this gradient; competition between them is thereby reduced. Species relationships in the community may be conceived in terms of a multidimensional coordinate system, the axes of which are the various resource gradients (and other aspects of species relationships to space, time, and one another in the community). This coordinate system defines a hyperspace, and the range of the space that a given species occupies is its niche hypervolume, as an abstract characterization of its intra-community position, or niche. Species evolve toward difference in niche, and consequently toward difference in location of their hypervolumes in the niche hyperspace. Through evolutionary time additional species can fit into the community in niche hypervolumes different from those of other species, and the niche hyperspace can become increasingly complex. Its complexity relates to the community's richness in species, its alpha diversity. Species differ in the proportions of the niche hyperspace they are able to occupy and the share of the community's resources they utilize. The share of resources utilized is expressed in species' productivities, and when species are ranked by relative productivity (or some other measurement) from most to least important, importance-value or dominance-diversity curves are formed. Three types of curves may represent manners in which resources are divided among species: (a) niche pre-emption with strong dominance, expressed in a geometric series, (b) random boundaries between niches, expressed in the MacArthur distribution, and (c) determination of relative importance by many factors, so that species form a frequency distribution on a logarithmic base of importance values, a lognormal distribution. The forms of importance-value curves do not permit strong inference about resource division, but are of interest for their expression of species relationships and bearing on measurement of diversity.","container-title":"TAXON","DOI":"10.2307/1218190","ISSN":"1996-8175","issue":"2-3","language":"en","note":"_eprint: https://onlinelibrary.wiley.com/doi/pdf/10.2307/1218190","page":"213-251","source":"Wiley Online Library","title":"Evolution and Measurement of Species Diversity","URL":"https://onlinelibrary.wiley.com/doi/abs/10.2307/1218190","volume":"21","author":[{"family":"Whittaker","given":"R. H."}],"accessed":{"date-parts":[["2021",7,27]]},"issued":{"date-parts":[["1972"]]}}}],"schema":"https://github.com/citation-style-language/schema/raw/master/csl-citation.json"} </w:instrText>
      </w:r>
      <w:r w:rsidR="00103245">
        <w:fldChar w:fldCharType="separate"/>
      </w:r>
      <w:r w:rsidR="00103245" w:rsidRPr="00103245">
        <w:t>Whittaker, 1972)</w:t>
      </w:r>
      <w:r w:rsidR="00103245">
        <w:fldChar w:fldCharType="end"/>
      </w:r>
      <w:r>
        <w:t xml:space="preserve">, or by pairwise dissimilarity among locations or time periods </w:t>
      </w:r>
      <w:r w:rsidR="00103245">
        <w:fldChar w:fldCharType="begin"/>
      </w:r>
      <w:r w:rsidR="00103245">
        <w:instrText xml:space="preserve"> ADDIN ZOTERO_ITEM CSL_CITATION {"citationID":"TIDeoeH1","properties":{"formattedCitation":"(Koleff et al., 2003)","plainCitation":"(Koleff et al., 2003)","noteIndex":0},"citationItems":[{"id":314,"uris":["http://zotero.org/users/6714553/items/LT6HXWNX"],"uri":["http://zotero.org/users/6714553/items/LT6HXWNX"],"itemData":{"id":314,"type":"article-journal","container-title":"Journal of Animal Ecology","DOI":"10.1046/j.1365-2656.2003.00710.x","ISSN":"0021-8790, 1365-2656","issue":"3","journalAbbreviation":"J Anim Ecology","language":"en","page":"367-382","source":"DOI.org (Crossref)","title":"Measuring beta diversity for presence-absence data","URL":"http://doi.wiley.com/10.1046/j.1365-2656.2003.00710.x","volume":"72","author":[{"family":"Koleff","given":"Patricia"},{"family":"Gaston","given":"Kevin J."},{"family":"Lennon","given":"Jack J."}],"accessed":{"date-parts":[["2021",4,6]]},"issued":{"date-parts":[["2003",5]]}}}],"schema":"https://github.com/citation-style-language/schema/raw/master/csl-citation.json"} </w:instrText>
      </w:r>
      <w:r w:rsidR="00103245">
        <w:fldChar w:fldCharType="separate"/>
      </w:r>
      <w:r w:rsidR="00103245" w:rsidRPr="00103245">
        <w:t xml:space="preserve">(Koleff </w:t>
      </w:r>
      <w:r w:rsidR="00237020" w:rsidRPr="00237020">
        <w:rPr>
          <w:i/>
          <w:iCs/>
        </w:rPr>
        <w:t>et al.</w:t>
      </w:r>
      <w:r w:rsidR="00103245" w:rsidRPr="00103245">
        <w:t>, 2003)</w:t>
      </w:r>
      <w:r w:rsidR="00103245">
        <w:fldChar w:fldCharType="end"/>
      </w:r>
      <w:r>
        <w:t xml:space="preserve">. In </w:t>
      </w:r>
      <w:r>
        <w:lastRenderedPageBreak/>
        <w:t xml:space="preserve">addition, functional and phylogenetic diversity can provide supplementary information on the community structure and its dynamic </w:t>
      </w:r>
      <w:r w:rsidR="00103245">
        <w:fldChar w:fldCharType="begin"/>
      </w:r>
      <w:r w:rsidR="00103245">
        <w:instrText xml:space="preserve"> ADDIN ZOTERO_ITEM CSL_CITATION {"citationID":"Q7c99utw","properties":{"formattedCitation":"(McGill et al., 2006; Mouquet et al., 2012; Webb et al., 2002)","plainCitation":"(McGill et al., 2006; Mouquet et al., 2012; Webb et al., 2002)","noteIndex":0},"citationItems":[{"id":1087,"uris":["http://zotero.org/users/6714553/items/6ULHDCWR"],"uri":["http://zotero.org/users/6714553/items/6ULHDCWR"],"itemData":{"id":1087,"type":"article-journal","abstrac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container-title":"Trends in Ecology &amp; Evolution","DOI":"10.1016/j.tree.2006.02.002","ISSN":"0169-5347","issue":"4","journalAbbreviation":"Trends in Ecology &amp; Evolution","language":"en","page":"178-185","source":"ScienceDirect","title":"Rebuilding community ecology from functional traits","URL":"https://www.sciencedirect.com/science/article/pii/S0169534706000334","volume":"21","author":[{"family":"McGill","given":"Brian J."},{"family":"Enquist","given":"Brian J."},{"family":"Weiher","given":"Evan"},{"family":"Westoby","given":"Mark"}],"accessed":{"date-parts":[["2021",9,14]]},"issued":{"date-parts":[["2006",4,1]]}}},{"id":1088,"uris":["http://zotero.org/users/6714553/items/TEX5ILMS"],"uri":["http://zotero.org/users/6714553/items/TEX5ILMS"],"itemData":{"id":1088,"type":"article-journal","abstract":"Ecophylogenetics can be viewed as an emerging fusion of ecology, biogeography and macroevolution. This new and fast-growing field is promoting the incorporation of evolution and historical contingencies into the ecological research agenda through the widespread use of phylogenetic data. Including phylogeny into ecological thinking represents an opportunity for biologists from different fields to collaborate and has provided promising avenues of research in both theoretical and empirical ecology, towards a better understanding of the assembly of communities, the functioning of ecosystems and their responses to environmental changes. The time is ripe to assess critically the extent to which the integration of phylogeny into these different fields of ecology has delivered on its promise. Here we review how phylogenetic information has been used to identify better the key components of species interactions with their biotic and abiotic environments, to determine the relationships between diversity and ecosystem functioning and ultimately to establish good management practices to protect overall biodiversity in the face of global change. We evaluate the relevance of information provided by phylogenies to ecologists, highlighting current potential weaknesses and needs for future developments. We suggest that despite the strong progress that has been made, a consistent unified framework is still missing to link local ecological dynamics to macroevolution. This is a necessary step in order to interpret observed phylogenetic patterns in a wider ecological context. Beyond the fundamental question of how evolutionary history contributes to shape communities, ecophylogenetics will help ecology to become a better integrative and predictive science.","container-title":"Biological Reviews","DOI":"10.1111/j.1469-185X.2012.00224.x","ISSN":"1469-185X","issue":"4","language":"en","note":"_eprint: https://onlinelibrary.wiley.com/doi/pdf/10.1111/j.1469-185X.2012.00224.x","page":"769-785","source":"Wiley Online Library","title":"Ecophylogenetics: advances and perspectives","title-short":"Ecophylogenetics","URL":"https://onlinelibrary.wiley.com/doi/abs/10.1111/j.1469-185X.2012.00224.x","volume":"87","author":[{"family":"Mouquet","given":"Nicolas"},{"family":"Devictor","given":"Vincent"},{"family":"Meynard","given":"Christine N."},{"family":"Munoz","given":"Francois"},{"family":"Bersier","given":"Louis-Félix"},{"family":"Chave","given":"Jérôme"},{"family":"Couteron","given":"Pierre"},{"family":"Dalecky","given":"Ambroise"},{"family":"Fontaine","given":"Colin"},{"family":"Gravel","given":"Dominique"},{"family":"Hardy","given":"Olivier J."},{"family":"Jabot","given":"Franck"},{"family":"Lavergne","given":"Sébastien"},{"family":"Leibold","given":"Mathew"},{"family":"Mouillot","given":"David"},{"family":"Münkemüller","given":"Tamara"},{"family":"Pavoine","given":"Sandrine"},{"family":"Prinzing","given":"Andreas"},{"family":"Rodrigues","given":"Ana S. L."},{"family":"Rohr","given":"Rudolf P."},{"family":"Thébault","given":"Elisa"},{"family":"Thuiller","given":"Wilfried"}],"accessed":{"date-parts":[["2021",9,14]]},"issued":{"date-parts":[["2012"]]}}},{"id":1089,"uris":["http://zotero.org/users/6714553/items/TGTEJI4X"],"uri":["http://zotero.org/users/6714553/items/TGTEJI4X"],"itemData":{"id":1089,"type":"article-journal","abstract":"As better phylogenetic hypotheses become available for many groups of organisms, studies in community ecology can be informed by knowledge of the evolutionary relationships among coexisting species. We note three primary approaches to integrating phylogenetic information into studies of community organization: 1. examining the phylogenetic structure of community assemblages, 2. exploring the phylogenetic basis of communit</w:instrText>
      </w:r>
      <w:r w:rsidR="00103245" w:rsidRPr="00103245">
        <w:rPr>
          <w:lang w:val="fr-FR"/>
        </w:rPr>
        <w:instrText xml:space="preserve">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eas. We highlight the potential for community ecologists to benefit from phylogenetic knowledge and suggest several avenues for future research.","container-title":"Annual Review of Ecology and Systematics","DOI":"10.1146/annurev.ecolsys.33.010802.150448","issue":"1","note":"_eprint: https://doi.org/10.1146/annurev.ecolsys.33.010802.150448","page":"475-505","source":"Annual Reviews","title":"Phylogenies and Community Ecology","URL":"https://doi.org/10.1146/annurev.ecolsys.33.010802.150448","volume":"33","author":[{"family":"Webb","given":"Campbell O."},{"family":"Ackerly","given":"David D."},{"family":"McPeek","given":"Mark A."},{"family":"Donoghue","given":"Michael J."}],"accessed":{"date-parts":[["2021",9,14]]},"issued":{"date-parts":[["2002"]]}}}],"schema":"https://github.com/citation-style-language/schema/raw/master/csl-citation.json"} </w:instrText>
      </w:r>
      <w:r w:rsidR="00103245">
        <w:fldChar w:fldCharType="separate"/>
      </w:r>
      <w:r w:rsidR="00103245" w:rsidRPr="00103245">
        <w:rPr>
          <w:lang w:val="fr-FR"/>
        </w:rPr>
        <w:t>(</w:t>
      </w:r>
      <w:r w:rsidR="00103245">
        <w:rPr>
          <w:i/>
          <w:iCs/>
          <w:lang w:val="fr-FR"/>
        </w:rPr>
        <w:t xml:space="preserve">e.g. </w:t>
      </w:r>
      <w:r w:rsidR="00103245" w:rsidRPr="00103245">
        <w:rPr>
          <w:lang w:val="fr-FR"/>
        </w:rPr>
        <w:t xml:space="preserve">McGill </w:t>
      </w:r>
      <w:r w:rsidR="00237020" w:rsidRPr="00237020">
        <w:rPr>
          <w:i/>
          <w:iCs/>
          <w:lang w:val="fr-FR"/>
        </w:rPr>
        <w:t>et al.</w:t>
      </w:r>
      <w:r w:rsidR="00103245" w:rsidRPr="00103245">
        <w:rPr>
          <w:lang w:val="fr-FR"/>
        </w:rPr>
        <w:t xml:space="preserve">, 2006; Mouquet </w:t>
      </w:r>
      <w:r w:rsidR="00237020" w:rsidRPr="00237020">
        <w:rPr>
          <w:i/>
          <w:iCs/>
          <w:lang w:val="fr-FR"/>
        </w:rPr>
        <w:t>et al.</w:t>
      </w:r>
      <w:r w:rsidR="00103245" w:rsidRPr="00103245">
        <w:rPr>
          <w:lang w:val="fr-FR"/>
        </w:rPr>
        <w:t xml:space="preserve">, 2012; Webb </w:t>
      </w:r>
      <w:r w:rsidR="00237020" w:rsidRPr="00237020">
        <w:rPr>
          <w:i/>
          <w:iCs/>
          <w:lang w:val="fr-FR"/>
        </w:rPr>
        <w:t>et al.</w:t>
      </w:r>
      <w:r w:rsidR="00103245" w:rsidRPr="00103245">
        <w:rPr>
          <w:lang w:val="fr-FR"/>
        </w:rPr>
        <w:t>, 2002)</w:t>
      </w:r>
      <w:r w:rsidR="00103245">
        <w:fldChar w:fldCharType="end"/>
      </w:r>
      <w:r w:rsidRPr="00103245">
        <w:rPr>
          <w:lang w:val="fr-FR"/>
        </w:rPr>
        <w:t xml:space="preserve">. </w:t>
      </w:r>
      <w:r>
        <w:t xml:space="preserve">Finally, abundance-based or population-based metrics have seen  an increase in usage </w:t>
      </w:r>
      <w:r w:rsidR="0075662F">
        <w:fldChar w:fldCharType="begin"/>
      </w:r>
      <w:r w:rsidR="0075662F">
        <w:instrText xml:space="preserve"> ADDIN ZOTERO_ITEM CSL_CITATION {"citationID":"JjMvrLOu","properties":{"formattedCitation":"(Fraixedas et al., 2020)","plainCitation":"(Fraixedas et al., 2020)","noteIndex":0},"citationItems":[{"id":113,"uris":["http://zotero.org/users/6714553/items/C5ME9YPN"],"uri":["http://zotero.org/users/6714553/items/C5ME9YPN"],"itemData":{"id":113,"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URL":"http://www.sciencedirect.com/science/article/pii/S1470160X20306658","volume":"118","author":[{"family":"Fraixedas","given":"Sara"},{"family":"Lindén","given":"Andreas"},{"family":"Piha","given":"Markus"},{"family":"Cabeza","given":"Mar"},{"family":"Gregory","given":"Richard"},{"family":"Lehikoinen","given":"Aleksi"}],"accessed":{"date-parts":[["2020",11,17]]},"issued":{"date-parts":[["2020",11,1]]}}}],"schema":"https://github.com/citation-style-language/schema/raw/master/csl-citation.json"} </w:instrText>
      </w:r>
      <w:r w:rsidR="0075662F">
        <w:fldChar w:fldCharType="separate"/>
      </w:r>
      <w:r w:rsidR="0075662F" w:rsidRPr="0075662F">
        <w:t xml:space="preserve">(Fraixedas </w:t>
      </w:r>
      <w:r w:rsidR="00237020" w:rsidRPr="00237020">
        <w:rPr>
          <w:i/>
          <w:iCs/>
        </w:rPr>
        <w:t>et al.</w:t>
      </w:r>
      <w:r w:rsidR="0075662F" w:rsidRPr="0075662F">
        <w:t>, 2020)</w:t>
      </w:r>
      <w:r w:rsidR="0075662F">
        <w:fldChar w:fldCharType="end"/>
      </w:r>
      <w:r>
        <w:t>, although  most of these metrics are focused on specific communities (</w:t>
      </w:r>
      <w:r>
        <w:rPr>
          <w:i/>
        </w:rPr>
        <w:t xml:space="preserve">e.g. </w:t>
      </w:r>
      <w:r>
        <w:t>farmland/woodland bird indicators,</w:t>
      </w:r>
      <w:r w:rsidR="00043697">
        <w:t xml:space="preserve"> </w:t>
      </w:r>
      <w:r w:rsidR="00043697">
        <w:fldChar w:fldCharType="begin"/>
      </w:r>
      <w:r w:rsidR="00043697">
        <w:instrText xml:space="preserve"> ADDIN ZOTERO_ITEM CSL_CITATION {"citationID":"HpIuiCmc","properties":{"formattedCitation":"(Gregory et al., 2007; Gregory &amp; Strien, 2010)","plainCitation":"(Gregory et al., 2007; Gregory &amp; Strien, 2010)","noteIndex":0},"citationItems":[{"id":420,"uris":["http://zotero.org/users/6714553/items/2DZENIUE"],"uri":["http://zotero.org/users/6714553/items/2DZENIUE"],"itemData":{"id":420,"type":"article-journal","abstract":"We explore population trends of widespread and common woodland birds using data from an extensive European network of ornithologists for the period 1980–2003. We show considerable differences exist in the European trends of species according to the broad habitat they occupy and the degree to which they specialize in habitat use. On average, common forest birds are in shallow decline at a European scale; common forest birds declined by 13%, and common forest specialists by 18%, from 1980 to 2003. In comparison, populations of common specialists of farmland have declined moderately, falling on average by 28% from 1980 to 2003. These patterns contrast with that shown by generalist species whose populations have been roughly stable over the same period, their overall index increasing by 3%. There was some evidence of regional variation in the population trends of these common forest species. The most obvious pattern was the greater stability of population trends in Eastern Europe compared with other regions considered. Among common forest birds, long-distance migrants and residents have on average declined most strongly, whereas short-distance migrants have been largely stable, or have increased. There was some evidence to suggest that ground- or low-nesting species have declined more strongly on average, as have forest birds with invertebrate diets. Formal analysis of the species trends confirmed the influence of habitat use, habitat specialization and nest-site; the effects of region and migration strategy were less clear-cut. There was also evidence to show that year-to-year variation in individual species trends at a European scale was influenced by cold winter weather in a small number of species. We recommend that the species trend information provided by the new pan-European scheme should be used alongside existing mechanisms to review the conservation status of European birds. The analysis also allows us to reappraise the role of common forest bird populations as a potential barometer of wider forest health. The new indicator appears to be a useful indicator of the state of widespread European forest birds and might prove to be a useful surrogate for trends in forest biodiversity and forest health, but more work is likely to be needed to understand the interaction between bird populations and their drivers in forest.","container-title":"Ibis","DOI":"10.1111/j.1474-919X.2007.00698.x","ISSN":"1474-919X","issue":"s2","language":"en","note":"_eprint: https://onlinelibrary.wiley.com/doi/pdf/10.1111/j.1474-919X.2007.00698.x","page":"78-97","source":"Wiley Online Library","title":"Population trends of widespread woodland birds in Europe","URL":"https://onlinelibrary.wiley.com/doi/abs/10.1111/j.1474-919X.2007.00698.x","volume":"149","author":[{"family":"Gregory","given":"Richard D."},{"family":"Vorisek","given":"Petr"},{"family":"Strien","given":"Arco Van"},{"family":"Meyling","given":"Adriaan W. Gmelig"},{"family":"Jiguet","given":"Frédéric"},{"family":"Fornasari","given":"Lorenzo"},{"family":"Reif","given":"Jiri"},{"family":"Chylarecki","given":"Przemek"},{"family":"Burfield","given":"Ian J."}],"accessed":{"date-parts":[["2021",7,30]]},"issued":{"date-parts":[["2007"]]}}},{"id":419,"uris":["http://zotero.org/users/6714553/items/P4NX4LAU"],"uri":["http://zotero.org/users/6714553/items/P4NX4LAU"],"itemData":{"id":419,"type":"article-journal","abstract":"World leaders have set global and regional targets to reduce the rate of biodiversity loss by 2010, and their relative success, or failure, in meeting these aims will be measured against a set of indicators. For such indicators to be effective, they need to meet a range of practical and scientific criteria. Their development is often driven pragmatically by the information available. One such biodiversity indicator that has proven highly effective and influential in Europe is the wild bird indicator. This is based on the composite population trends of birds combined using a geometric mean and derived from national breeding bird surveys. Recent work has emphasized the importance of common species to ecosystem functioning and suggested that the depletion of their populations might significantly affect ecosystem services. National governments and the European Union are increasingly using these measures to assess sustainable development strategies, environmental and ecosystem health, as well as in the fulfillment of biodiversity targets. Equivalent indicators have been published in North America. There are a number of reasons to believe that birds might be useful indicators of biodiversity. They are sensitive to anthropogenic changes, they are well known, excellent time-series exist, and they have a resonance and connection with people and their lives. Yet, there are counter arguments and some risks in using birds in this way. Our work provides a blueprint for others to follow using similar data on birds or other taxa, and in other countries and regions. In the discussion, we review the strengths and weaknesses of using bird population trends as biodiversity indicators, and look forward to how this work might be developed. Wild bird indicators only measure a component of biodiversity change and need to be used carefully to assist policy makers and land managers in managing the natural resources and conserving nature.","container-title":"Ornithological Science","DOI":"10.2326/osj.9.3","issue":"1","page":"3-22","source":"J-Stage","title":"Wild bird indicators: using composite population trends of birds as measures of environmental health","title-short":"Wild bird indicators","volume":"9","author":[{"family":"Gregory","given":"Richard D."},{"family":"Strien","given":"Arco","dropping-particle":"van"}],"issued":{"date-parts":[["2010"]]}}}],"schema":"https://github.com/citation-style-language/schema/raw/master/csl-citation.json"} </w:instrText>
      </w:r>
      <w:r w:rsidR="00043697">
        <w:fldChar w:fldCharType="separate"/>
      </w:r>
      <w:r w:rsidR="00043697" w:rsidRPr="00043697">
        <w:t xml:space="preserve">Gregory </w:t>
      </w:r>
      <w:r w:rsidR="00237020" w:rsidRPr="00237020">
        <w:rPr>
          <w:i/>
          <w:iCs/>
        </w:rPr>
        <w:t>et al.</w:t>
      </w:r>
      <w:r w:rsidR="00043697" w:rsidRPr="00043697">
        <w:t>, 2007; Gregory &amp; Strien, 2010)</w:t>
      </w:r>
      <w:r w:rsidR="00043697">
        <w:fldChar w:fldCharType="end"/>
      </w:r>
      <w:r>
        <w:t xml:space="preserve"> or on addressing particular problems (</w:t>
      </w:r>
      <w:r>
        <w:rPr>
          <w:i/>
        </w:rPr>
        <w:t xml:space="preserve">e.g. </w:t>
      </w:r>
      <w:r>
        <w:t xml:space="preserve">community temperature index that tracks community shifts caused by climate change, </w:t>
      </w:r>
      <w:r w:rsidR="00043697">
        <w:fldChar w:fldCharType="begin"/>
      </w:r>
      <w:r w:rsidR="00AE1675">
        <w:instrText xml:space="preserve"> ADDIN ZOTERO_ITEM CSL_CITATION {"citationID":"AwVkx00f","properties":{"formattedCitation":"(Bowler &amp; B\\uc0\\u246{}hning-Gaese, 2017; Devictor et al., 2008)","plainCitation":"(Bowler &amp; Böhning-Gaese, 2017; Devictor et al., 2008)","dontUpdate":true,"noteIndex":0},"citationItems":[{"id":1227,"uris":["http://zotero.org/users/6714553/items/D868ESJE"],"uri":["http://zotero.org/users/6714553/items/D868ESJE"],"itemData":{"id":1227,"type":"article-journal","abstract":"Climate change indicators are tools to assess, visualize and communicate the impacts of climate change on species and communities. Indicators that can be applied to different taxa are particularly useful because they allow comparative analysis to identify which kinds of species are being more affected. A general prediction, supported by empirical data, is that the abundance of warm-adapted species should increase over time, relative to the cool-adapted ones within communities, under increasing ambient temperatures. The community temperature index (CTI) is a community weighted mean of species’ temperature preferences and has been used as an indicator to summarize this temporal shift. The CTI has the advantages of being a simple and generalizable indicator; however, a core problem is that temporal trends in the CTI may not only reflect changes in temperature. This is because species’ temperature preferences often covary with other species attributes, and these other attributes may affect species response to other environmental drivers. Here, we propose a novel model-based approach that separates the effects of temperature preference from the effects of other species attributes on species’ abundances and subsequently on the CTI. Using long-term population data of breeding birds in Denmark and demersal marine fish in the southeastern North Sea, we find differences in CTI trends with the original approach and our model-based approach, which may affect interpretation of climate change impacts. We suggest that our method can be used to test the robustness of CTI trends to the possible effects of other drivers of change, apart from climate change.","container-title":"PLOS ONE","DOI":"10.1371/journal.pone.0184275","ISSN":"1932-6203","issue":"9","journalAbbreviation":"PLOS ONE","language":"en","note":"publisher: Public Library of Science","page":"e0184275","source":"PLoS Journals","title":"Improving the community-temperature index as a climate change indicator","URL":"https://journals.plos.org/plosone/article?id=10.1371/journal.pone.0184275","volume":"12","author":[{"family":"Bowler","given":"Diana"},{"family":"Böhning-Gaese","given":"Katrin"}],"accessed":{"date-parts":[["2022",1,20]]},"issued":{"date-parts":[["2017",9,12]]}}},{"id":3,"uris":["http://zotero.org/users/6714553/items/LI5GY55I"],"uri":["http://zotero.org/users/6714553/items/LI5GY55I"],"itemData":{"id":3,"type":"article-journal","abstract":"Aim Worldwide, functional homogenization is now considered to be one of the most prominent forms of biotic impoverishment induced by current global changes. Yet this process has hardly been quantiﬁed on a large scale through simple indices, and the connection between landscape disturbance and functional homogenization has hardly been established. Here we test whether changes in land use and landscape fragmentation are associated with functional homogenization of bird communities at a national scale.","container-title":"Global Ecology and Biogeography","DOI":"10.1111/j.1466-8238.2007.00364.x","ISSN":"1466-822X, 1466-8238","issue":"2","journalAbbreviation":"Global Ecol Biogeography","language":"en","page":"252-261","source":"DOI.org (Crossref)","title":"Functional biotic homogenization of bird communities in disturbed landscapes","URL":"http://doi.wiley.com/10.1111/j.1466-8238.2007.00364.x","volume":"17","author":[{"family":"Devictor","given":"Vincent"},{"family":"Julliard","given":"Romain"},{"family":"Clavel","given":"Joanne"},{"family":"Jiguet","given":"Frédéric"},{"family":"Lee","given":"Alexandre"},{"family":"Couvet","given":"Denis"}],"accessed":{"date-parts":[["2020",7,29]]},"issued":{"date-parts":[["2008",3]]}}}],"schema":"https://github.com/citation-style-language/schema/raw/master/csl-citation.json"} </w:instrText>
      </w:r>
      <w:r w:rsidR="00043697">
        <w:fldChar w:fldCharType="separate"/>
      </w:r>
      <w:r w:rsidR="00043697" w:rsidRPr="00043697">
        <w:t xml:space="preserve">Bowler &amp; Böhning-Gaese, 2017; Devictor </w:t>
      </w:r>
      <w:r w:rsidR="00237020" w:rsidRPr="00237020">
        <w:rPr>
          <w:i/>
          <w:iCs/>
        </w:rPr>
        <w:t>et al.</w:t>
      </w:r>
      <w:r w:rsidR="00043697" w:rsidRPr="00043697">
        <w:t>, 2008)</w:t>
      </w:r>
      <w:r w:rsidR="00043697">
        <w:fldChar w:fldCharType="end"/>
      </w:r>
      <w:r>
        <w:t xml:space="preserve">. </w:t>
      </w:r>
    </w:p>
    <w:p w14:paraId="44343D53" w14:textId="031B6DEC" w:rsidR="002E671A" w:rsidRDefault="0042697E" w:rsidP="00DE0657">
      <w:r>
        <w:t>While spatio-temporal scaling of static biodiversity metrics is well-known (</w:t>
      </w:r>
      <w:r>
        <w:rPr>
          <w:i/>
        </w:rPr>
        <w:t xml:space="preserve">e.g. </w:t>
      </w:r>
      <w:r>
        <w:t>species-area, species-time, and species-time-area relationships</w:t>
      </w:r>
      <w:r w:rsidR="00AA73E6">
        <w:t xml:space="preserve">, </w:t>
      </w:r>
      <w:r w:rsidR="00AA73E6">
        <w:fldChar w:fldCharType="begin"/>
      </w:r>
      <w:r w:rsidR="00AA73E6">
        <w:instrText xml:space="preserve"> ADDIN ZOTERO_ITEM CSL_CITATION {"citationID":"fee2kbKG","properties":{"formattedCitation":"(Adler et al., 2005)","plainCitation":"(Adler et al., 2005)","noteIndex":0},"citationItems":[{"id":1220,"uris":["http://zotero.org/users/6714553/items/PNBV2LTH"],"uri":["http://zotero.org/users/6714553/items/PNBV2LTH"],"itemData":{"id":1220,"type":"article-journal","abstract":"The species–area relationship (SAR) plays a central role in biodiversity research, and recent work has increased awareness of its temporal analogue, the species– time relationship (STR). Here we provide evidence for a general species–time–area relationship (STAR), in which species number is a function of the area and time span of sampling, as well as their interaction. For eight assemblages, ranging from lake zooplankton to desert rodents, this model outperformed a sampling-based model and two simpler models in which area and time had independent effects. In every case, the interaction term was negative, meaning that rates of species accumulation in space decreased with the time span of sampling, while species accumulation rates in time decreased with area sampled. Although questions remain about its precise functional form, the STAR provides a tool for scaling species richness across time and space, for comparing the relative rates of species turnover in space and time at different scales of sampling, and for rigorous testing of mechanisms proposed to drive community dynamics. Our results show that the SAR and STR are not separate relationships but two dimensions of one unified pattern.","container-title":"Ecology","DOI":"10.1890/05-0067","ISSN":"1939-9170","issue":"8","language":"en","note":"_eprint: https://onlinelibrary.wiley.com/doi/pdf/10.1890/05-0067","page":"2032-2039","source":"Wiley Online Library","title":"Evidence for a General Species–Time–Area Relationship","URL":"https://onlinelibrary.wiley.com/doi/abs/10.1890/05-0067","volume":"86","author":[{"family":"Adler","given":"Peter B."},{"family":"White","given":"Ethan P."},{"family":"Lauenroth","given":"William K."},{"family":"Kaufman","given":"Dawn M."},{"family":"Rassweiler","given":"Andrew"},{"family":"Rusak","given":"James A."}],"accessed":{"date-parts":[["2022",1,10]]},"issued":{"date-parts":[["2005"]]}}}],"schema":"https://github.com/citation-style-language/schema/raw/master/csl-citation.json"} </w:instrText>
      </w:r>
      <w:r w:rsidR="00AA73E6">
        <w:fldChar w:fldCharType="separate"/>
      </w:r>
      <w:r w:rsidR="00AA73E6" w:rsidRPr="00AA73E6">
        <w:t xml:space="preserve">Adler </w:t>
      </w:r>
      <w:r w:rsidR="00237020" w:rsidRPr="00237020">
        <w:rPr>
          <w:i/>
          <w:iCs/>
        </w:rPr>
        <w:t>et al.</w:t>
      </w:r>
      <w:r w:rsidR="00AA73E6" w:rsidRPr="00AA73E6">
        <w:t>, 2005)</w:t>
      </w:r>
      <w:r w:rsidR="00AA73E6">
        <w:fldChar w:fldCharType="end"/>
      </w:r>
      <w:r>
        <w:t xml:space="preserve">, scaling of their temporal trends is not. Here, to address this issue, we review articles assessing the temporal trends of biodiversity, with focus on the variety of species-based biodiversity metrics </w:t>
      </w:r>
      <w:r w:rsidR="00AA73E6">
        <w:fldChar w:fldCharType="begin"/>
      </w:r>
      <w:r w:rsidR="00AA73E6">
        <w:instrText xml:space="preserve"> ADDIN ZOTERO_ITEM CSL_CITATION {"citationID":"tlEMkKJ7","properties":{"formattedCitation":"(McGill et al., 2015)","plainCitation":"(McGill et al., 2015)","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AA73E6">
        <w:fldChar w:fldCharType="separate"/>
      </w:r>
      <w:r w:rsidR="00AA73E6" w:rsidRPr="00AA73E6">
        <w:t xml:space="preserve">(McGill </w:t>
      </w:r>
      <w:r w:rsidR="00237020" w:rsidRPr="00237020">
        <w:rPr>
          <w:i/>
          <w:iCs/>
        </w:rPr>
        <w:t>et al.</w:t>
      </w:r>
      <w:r w:rsidR="00AA73E6" w:rsidRPr="00AA73E6">
        <w:t>, 2015)</w:t>
      </w:r>
      <w:r w:rsidR="00AA73E6">
        <w:fldChar w:fldCharType="end"/>
      </w:r>
      <w:r>
        <w:t xml:space="preserve"> that they use, and spatial and temporal scales at which trends have been assessed. We show 1) that the dominating trend across all metrics is an increase for local and regional scales. These local increases are contrasting with global trends. 2) We emphasise a lack of consensus about specifications and definitions of spatial and temporal grains (respectively), where particularly the temporal scale of the dynamics is seldom considered, leading to confused messages about temporal trends. Moreover, we show that 3) studies lack spatial replication that would make reported trends robust and general and that 4) the studies assessing biodiversity trends with spatial replicates are mainly from North America and Europe, leading to spatially biased interpretation of biodiversity trends. </w:t>
      </w:r>
    </w:p>
    <w:p w14:paraId="23216F66" w14:textId="2224A0BD" w:rsidR="002E671A" w:rsidRDefault="0042697E" w:rsidP="00DE0657">
      <w:r>
        <w:t>We focus our review on birds, as they represent one of the most surveyed taxa. Thanks to the many ornithological monitoring initiatives and surveys, we have a large number of high-quality time series on bird populations</w:t>
      </w:r>
      <w:r w:rsidR="00AE1675">
        <w:t xml:space="preserve"> </w:t>
      </w:r>
      <w:r w:rsidR="00AE1675">
        <w:fldChar w:fldCharType="begin"/>
      </w:r>
      <w:r w:rsidR="00096BE5">
        <w:instrText xml:space="preserve"> ADDIN ZOTERO_ITEM CSL_CITATION {"citationID":"UsMmtH8a","properties":{"formattedCitation":"(Bej\\uc0\\u269{}ek &amp; Stastn\\uc0\\u253{}, 2016; Jiguet et al., 2012; Kamp et al., 2021; Sauer et al., 2013)","plainCitation":"(Bejček &amp; Stastný, 2016; Jiguet et al., 2012; Kamp et al., 2021; Sauer et al., 2013)","noteIndex":0},"citationItems":[{"id":357,"uris":["http://zotero.org/users/6714553/items/TWJQKLYE"],"uri":["http://zotero.org/users/6714553/items/TWJQKLYE"],"itemData":{"id":357,"type":"article-journal","abstract":"Potápek černokrkých na území České republiky ubývá, naopak orlů mořských přibývá. Jak se rozšiřují a mizí jednotlivé ptačí druhy, se pravidelně dozvídáme z mapování hnízdního rozšíření ptáků. Čtvrté mapování je právě v poločase a pomoc dobrovolných spolupracovníků je stále vítána.","container-title":"Vesmír","title":"Velké ptačí mapování","URL":"https://vesmir.cz/cz/on-line-clanky/2016/04/velke-ptaci-mapovani.html","author":[{"family":"Bejček","given":"Vladimír"},{"literal":"Stastný"}],"accessed":{"date-parts":[["2020",12,10]]},"issued":{"date-parts":[["2016"]]}}},{"id":478,"uris":["http://zotero.org/users/6714553/items/MZAG65CN"],"uri":["http://zotero.org/users/6714553/items/MZAG65CN"],"itemData":{"id":478,"type":"article-journal","abstract":"Volunteer-based standardized monitoring of birds has been widely implemented in Europe and North America. In France, a breeding bird survey is running since 1989 and offers keen birdwatchers to count spring birds annually during 5 min exactly on 10 fix points within a randomly selected square. The first goal of such breeding bird surveys is to measure temporal trends in order to detect possible species declines. Combining annual indices of species sharing ecological affinities or a protected/red list status further provides biodiversity indicators for policy makers. Because the sampling effort is similar among sites, and because the initial selection of monitored sites is random, the temporal trends can be considered representative of national trends, and spatial comparisons of the obtained metrics are possible. Species abundance, community richness but also community specialization and average trophic level can be estimated for each site and each year and further related to the wide range of habitat and landscape characteristics and to agricultural or forestry practices. The large number of sites allows overcoming the opposition between adaptive and passive monitoring, making such schemes fitted to adaptive monitoring. This provides opportunities to determine which type of management or practices favour biodiversity. The comparison of population fate or community dynamics across a wide range of climates and temperatures, e.g. from southern to northern Europe, revealed how European birds are already affected by climate change. Bird communities are shifting northwards, but at a slower rate than temperatures, while bird populations have larger growth rates away from their hot thermal limit. Finally, such large-scale long-term monitoring data on a complete taxonomic group (Aves) is original and offers the opportunity to compare different measures of biological diversity, such as taxonomic, phylogenetic and functional diversity. Such a citizen science scheme is an efficient scientific tool (numerous papers published in international peer-reviewed journals) which is furthermore highly cost-effective, with a reduced permanent staff in a state insitution coordonating the network and analysing the data, while a similar survey conducted by state staff only would cost more than one million euros annually. The future development of bio-economic dynamic models for providing scenarios of sustainable farming and logging to maintain biodiversity will further highlight the necessity of such volunteer monitoring for policy makers and decision planning. Scientific and logistic partnerships could be proposed to help developing such a monitoring scheme in China.","collection-title":"Sino-French Cooperation on Biodiversity and Natural Resource Management","container-title":"Acta Oecologica","DOI":"10.1016/j.actao.2011.05.003","ISSN":"1146-609X","journalAbbreviation":"Acta Oecologica","language":"en","page":"58-66","source":"ScienceDirect","title":"French citizens monitoring ordinary birds provide tools for conservation and ecological sciences","URL":"https://www.sciencedirect.com/science/article/pii/S1146609X11000762","volume":"44","author":[{"family":"Jiguet","given":"Frédéric"},{"family":"Devictor","given":"Vincent"},{"family":"Julliard","given":"Romain"},{"family":"Couvet","given":"Denis"}],"accessed":{"date-parts":[["2021",7,7]]},"issued":{"date-parts":[["2012",10,1]]}}},{"id":381,"uris":["http://zotero.org/users/6714553/items/PN98AM4W"],"uri":["http://zotero.org/users/6714553/items/PN98AM4W"],"itemData":{"id":381,"type":"article-journal","abstract":"Biodiversity monitoring is important as it allows to prioritize research into the causes of declines and assessing the efficacy of conservation measures. Regional assessments are valuable, because conservation policies and management are often implemented on national and sub-national level. We analyzed data from the German Common Bird Monitoring for 1990–2018. We derived indices of population size using standard log-linear models, based on point counts and route territory mapping at up to 1200 plots annually. We summarized species trends by ecological trait groups. Among the 93 common breeding birds, farmland birds declined strongly, birds of settlements declined. Forest birds initially declined, but recovered after ca. 2010. Wetland birds increased strongly, albeit the number of species with data was low. Consistent declines were found in ground-nesting birds, granivorous and invertebrate (other than insect)-feeding birds. Trends of insectivorous birds were stable on average, but farmland insectivores declined strongly since the year 2000. Long-distance migrants showed more negative trends compared to short-distance migrants and resident species. Species with narrow habitat niche declined disproportionally. Trends over the entire period were more negative in common species in the dataset (with a German breeding population of &gt; 50 K and &lt; 1 M pairs). On the opposite, short-term trends were more negative in less common species (&lt; 50 K pairs). Cold-adapted species showed largely negative, warm-adapted largely positive trends. Multi-species indicators showed no directional change (i.e., a change from decline to increase or vice versa) conditional on the inclusion or omission of single species, but the magnitude of change was affected in groups with low sample size. This suggests that efforts should be made to develop robust monitoring schemes for rarer species that are not covered by the analyses here. We conclude that conservation policies in Germany should aim at halting the worrying declines in ground-nesting, often insectivorous, farmland birds. The recovery of forest and wetland birds is encouraging, but future trends need to be monitored. Ongoing climate change will affect species directly (via their thermal niche) and indirectly (e.g., through more forest disturbance). Conservation strategies will, therefore, need to consider species adaptation to environmental and climate change, e.g., in better protected area connectivity and management.","container-title":"Journal of Ornithology","DOI":"10.1007/s10336-020-01830-4","ISSN":"2193-7206","issue":"1","journalAbbreviation":"J Ornithol","language":"en","page":"1-15","source":"Springer Link","title":"Population trends of common breeding birds in Germany 1990–2018","URL":"https://doi.org/10.1007/s10336-020-01830-4","volume":"162","author":[{"family":"Kamp","given":"Johannes"},{"family":"Frank","given":"Claudia"},{"family":"Trautmann","given":"Sven"},{"family":"Busch","given":"Malte"},{"family":"Dröschmeister","given":"Rainer"},{"family":"Flade","given":"Martin"},{"family":"Gerlach","given":"Bettina"},{"family":"Karthäuser","given":"Johanna"},{"family":"Kunz","given":"Friederike"},{"family":"Mitschke","given":"Alexander"},{"family":"Schwarz","given":"Johannes"},{"family":"Sudfeldt","given":"Christoph"}],"accessed":{"date-parts":[["2021",9,9]]},"issued":{"date-parts":[["2021",1,1]]}}},{"id":1080,"uris":["http://zotero.org/users/6714553/items/CVAG9DJA"],"uri":["http://zotero.org/users/6714553/items/CVAG9DJA"],"itemData":{"id":1080,"type":"article-journal","abstract":"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w:instrText>
      </w:r>
      <w:r w:rsidR="00096BE5" w:rsidRPr="00096BE5">
        <w:rPr>
          <w:lang w:val="fr-FR"/>
        </w:rPr>
        <w:instrText xml:space="preserve">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n of results, but consistent patterns of decline occur among eastern forest, grassland, and aridland obligate birds while generalist bird species are increasing.","container-title":"North American Fauna","DOI":"10.3996/nafa.79.0001","ISSN":"0078-1304","issue":"79 (79)","journalAbbreviation":"North American Fauna","page":"1-32","source":"Silverchair","title":"The North American Breeding Bird Survey 1966–2011: Summary Analysis and Species Accounts","title-short":"The North American Breeding Bird Survey 1966–2011","URL":"https://doi.org/10.3996/nafa.79.0001","author":[{"family":"Sauer","given":"John R."},{"family":"Link","given":"William A."},{"family":"Fallon","given":"Jane E."},{"family":"Pardieck","given":"Keith L."},{"family":"Ziolkowski","given":"David J.","suffix":"Jr."}],"accessed":{"date-parts":[["2021",9,13]]},"issued":{"date-parts":[["2013",8,1]]}}}],"schema":"https://github.com/citation-style-language/schema/raw/master/csl-citation.json"} </w:instrText>
      </w:r>
      <w:r w:rsidR="00AE1675">
        <w:fldChar w:fldCharType="separate"/>
      </w:r>
      <w:r w:rsidR="00096BE5" w:rsidRPr="00096BE5">
        <w:rPr>
          <w:lang w:val="fr-FR"/>
        </w:rPr>
        <w:t>(</w:t>
      </w:r>
      <w:r w:rsidR="00096BE5">
        <w:rPr>
          <w:i/>
          <w:iCs/>
          <w:lang w:val="fr-FR"/>
        </w:rPr>
        <w:t xml:space="preserve">e.g. </w:t>
      </w:r>
      <w:r w:rsidR="00096BE5" w:rsidRPr="00096BE5">
        <w:rPr>
          <w:lang w:val="fr-FR"/>
        </w:rPr>
        <w:t xml:space="preserve">Bejček &amp; Stastný, 2016; Jiguet </w:t>
      </w:r>
      <w:r w:rsidR="00237020" w:rsidRPr="00237020">
        <w:rPr>
          <w:i/>
          <w:iCs/>
          <w:lang w:val="fr-FR"/>
        </w:rPr>
        <w:t>et al.</w:t>
      </w:r>
      <w:r w:rsidR="00096BE5" w:rsidRPr="00096BE5">
        <w:rPr>
          <w:lang w:val="fr-FR"/>
        </w:rPr>
        <w:t xml:space="preserve">, 2012; Kamp </w:t>
      </w:r>
      <w:r w:rsidR="00237020" w:rsidRPr="00237020">
        <w:rPr>
          <w:i/>
          <w:iCs/>
          <w:lang w:val="fr-FR"/>
        </w:rPr>
        <w:t>et al.</w:t>
      </w:r>
      <w:r w:rsidR="00096BE5" w:rsidRPr="00096BE5">
        <w:rPr>
          <w:lang w:val="fr-FR"/>
        </w:rPr>
        <w:t xml:space="preserve">, 2021; Sauer </w:t>
      </w:r>
      <w:r w:rsidR="00237020" w:rsidRPr="00237020">
        <w:rPr>
          <w:i/>
          <w:iCs/>
          <w:lang w:val="fr-FR"/>
        </w:rPr>
        <w:t>et al.</w:t>
      </w:r>
      <w:r w:rsidR="00096BE5" w:rsidRPr="00096BE5">
        <w:rPr>
          <w:lang w:val="fr-FR"/>
        </w:rPr>
        <w:t>, 2013</w:t>
      </w:r>
      <w:r w:rsidR="00096BE5">
        <w:rPr>
          <w:lang w:val="fr-FR"/>
        </w:rPr>
        <w:t xml:space="preserve"> and many more</w:t>
      </w:r>
      <w:r w:rsidR="00096BE5" w:rsidRPr="00096BE5">
        <w:rPr>
          <w:lang w:val="fr-FR"/>
        </w:rPr>
        <w:t>)</w:t>
      </w:r>
      <w:r w:rsidR="00AE1675">
        <w:fldChar w:fldCharType="end"/>
      </w:r>
      <w:r w:rsidRPr="00096BE5">
        <w:rPr>
          <w:lang w:val="fr-FR"/>
        </w:rPr>
        <w:t xml:space="preserve">. </w:t>
      </w:r>
      <w:r>
        <w:t xml:space="preserve">This is because birds are easy to observe and identify, </w:t>
      </w:r>
      <w:r>
        <w:lastRenderedPageBreak/>
        <w:t xml:space="preserve">and thus many volunteers are motivated to participate on citizen-science projects </w:t>
      </w:r>
      <w:r w:rsidR="00263E62">
        <w:fldChar w:fldCharType="begin"/>
      </w:r>
      <w:r w:rsidR="00263E62">
        <w:instrText xml:space="preserve"> ADDIN ZOTERO_ITEM CSL_CITATION {"citationID":"eZVxcjrT","properties":{"formattedCitation":"(Sullivan et al., 2009)","plainCitation":"(Sullivan et al., 2009)","noteIndex":0},"citationItems":[{"id":1126,"uris":["http://zotero.org/users/6714553/items/PE46II9T"],"uri":["http://zotero.org/users/6714553/items/PE46II9T"],"itemData":{"id":1126,"type":"article-journal","abstract":"New technologies are rapidly changing the way we collect, archive, analyze, and share scientific data. For example, over the next several years it is estimated that more than one billion autonomous sensors will be deployed over large spatial and temporal scales, and will gather vast quantities of data. Networks of human observers play a major role in gathering scientific data, and whether in astronomy, meteorology, or observations of nature, they continue to contribute significantly. In this paper we present an innovative use of the Internet and information technologies that better enhances the opportunity for citizens to contribute their observations to science and the conservation of bird populations. eBird is building a web-enabled community of bird watchers who collect, manage, and store their observations in a globally accessible unified database. Through its development as a tool that addresses the needs of the birding community, eBird sustains and grows participation. Birders, scientists, and conservationists are using eBird data worldwide to better understand avian biological patterns and the environmental and anthropogenic factors that influence them. Developing and shaping this network over time, eBird has created a near real-time avian data resource producing millions of observations per year.","container-title":"Biological Conservation","DOI":"10.1016/j.biocon.2009.05.006","ISSN":"0006-3207","issue":"10","journalAbbreviation":"Biological Conservation","language":"en","page":"2282-2292","source":"ScienceDirect","title":"eBird: A citizen-based bird observation network in the biological sciences","title-short":"eBird","URL":"https://www.sciencedirect.com/science/article/pii/S000632070900216X","volume":"142","author":[{"family":"Sullivan","given":"Brian L."},{"family":"Wood","given":"Christopher L."},{"family":"Iliff","given":"Marshall J."},{"family":"Bonney","given":"Rick E."},{"family":"Fink","given":"Daniel"},{"family":"Kelling","given":"Steve"}],"accessed":{"date-parts":[["2021",9,29]]},"issued":{"date-parts":[["2009",10,1]]}}}],"schema":"https://github.com/citation-style-language/schema/raw/master/csl-citation.json"} </w:instrText>
      </w:r>
      <w:r w:rsidR="00263E62">
        <w:fldChar w:fldCharType="separate"/>
      </w:r>
      <w:r w:rsidR="00263E62" w:rsidRPr="00263E62">
        <w:t>(</w:t>
      </w:r>
      <w:r w:rsidR="00263E62">
        <w:rPr>
          <w:i/>
          <w:iCs/>
        </w:rPr>
        <w:t xml:space="preserve">e.g. </w:t>
      </w:r>
      <w:r w:rsidR="00263E62">
        <w:t xml:space="preserve">eBird, </w:t>
      </w:r>
      <w:r w:rsidR="00263E62" w:rsidRPr="00263E62">
        <w:t xml:space="preserve">Sullivan </w:t>
      </w:r>
      <w:r w:rsidR="00237020" w:rsidRPr="00237020">
        <w:rPr>
          <w:i/>
          <w:iCs/>
        </w:rPr>
        <w:t>et al.</w:t>
      </w:r>
      <w:r w:rsidR="00263E62" w:rsidRPr="00263E62">
        <w:t>, 2009</w:t>
      </w:r>
      <w:r w:rsidR="00263E62">
        <w:t>; iNaturalist, https://www.inaturalist.org/</w:t>
      </w:r>
      <w:r w:rsidR="00263E62" w:rsidRPr="00263E62">
        <w:t>)</w:t>
      </w:r>
      <w:r w:rsidR="00263E62">
        <w:fldChar w:fldCharType="end"/>
      </w:r>
      <w:r>
        <w:t xml:space="preserve"> or to conduct standardised sampling. Moreover, birds are key for ecosystem functioning (</w:t>
      </w:r>
      <w:r>
        <w:rPr>
          <w:i/>
        </w:rPr>
        <w:t xml:space="preserve">e.g. </w:t>
      </w:r>
      <w:r>
        <w:t>seed dispersal) and sensitive to ecosystem perturbations, making them of interest when studying communities dynamic in a context of increasing anthropogenic impacts and climate change</w:t>
      </w:r>
      <w:r w:rsidR="00263E62">
        <w:t xml:space="preserve"> </w:t>
      </w:r>
      <w:r w:rsidR="00263E62">
        <w:fldChar w:fldCharType="begin"/>
      </w:r>
      <w:r w:rsidR="00263E62">
        <w:instrText xml:space="preserve"> ADDIN ZOTERO_ITEM CSL_CITATION {"citationID":"8ycNcvMO","properties":{"formattedCitation":"(Fricke et al., 2022)","plainCitation":"(Fricke et al., 2022)","noteIndex":0},"citationItems":[{"id":1314,"uris":["http://zotero.org/users/6714553/items/VPUS4R6G"],"uri":["http://zotero.org/users/6714553/items/VPUS4R6G"],"itemData":{"id":1314,"type":"article-journal","abstract":"Declines in seed-dispersing animals have reduced the ability of plants to adapt to climate change by shifting their ranges.","archive_location":"world","container-title":"Science","DOI":"10.1126/science.abk3510","language":"EN","note":"publisher: American Association for the Advancement of Science","source":"www.science.org","title":"The effects of defaunation on plants’ capacity to track climate change","URL":"https://www.science.org/doi/abs/10.1126/science.abk3510","author":[{"family":"Fricke","given":"Evan C."},{"family":"Ordonez","given":"Alejandro"},{"family":"Rogers","given":"Haldre S."},{"family":"Svenning","given":"Jens-Christian"}],"accessed":{"date-parts":[["2022",2,8]]},"issued":{"date-parts":[["2022",1,14]]}}}],"schema":"https://github.com/citation-style-language/schema/raw/master/csl-citation.json"} </w:instrText>
      </w:r>
      <w:r w:rsidR="00263E62">
        <w:fldChar w:fldCharType="separate"/>
      </w:r>
      <w:r w:rsidR="00263E62" w:rsidRPr="00263E62">
        <w:t xml:space="preserve">(Fricke </w:t>
      </w:r>
      <w:r w:rsidR="00237020" w:rsidRPr="00237020">
        <w:rPr>
          <w:i/>
          <w:iCs/>
        </w:rPr>
        <w:t>et al.</w:t>
      </w:r>
      <w:r w:rsidR="00263E62" w:rsidRPr="00263E62">
        <w:t>, 2022)</w:t>
      </w:r>
      <w:r w:rsidR="00263E62">
        <w:fldChar w:fldCharType="end"/>
      </w:r>
      <w:r>
        <w:t>.</w:t>
      </w:r>
    </w:p>
    <w:p w14:paraId="54BB5227" w14:textId="77777777" w:rsidR="002E671A" w:rsidRDefault="0042697E" w:rsidP="00100B57">
      <w:pPr>
        <w:pStyle w:val="Heading1"/>
        <w:spacing w:line="480" w:lineRule="auto"/>
      </w:pPr>
      <w:r>
        <w:t>Material and Methods</w:t>
      </w:r>
    </w:p>
    <w:p w14:paraId="314B818E" w14:textId="77777777" w:rsidR="002E671A" w:rsidRDefault="0042697E" w:rsidP="00100B57">
      <w:r>
        <w:t xml:space="preserve">We focused on articles that assess temporal trends of the most common metrics of biodiversity, and that are also explicit about spatial and temporal scales that they use. We considered the following categories of biodiversity metrics: </w:t>
      </w:r>
      <w:r>
        <w:rPr>
          <w:i/>
        </w:rPr>
        <w:t xml:space="preserve">species richness (sR), functional richness (fR), evenness (Eve), functional evenness (fEve), diversity (Div), functional diversity (fDiv), temporal beta-diversity (tBetaDiv), spatial beta-diversity (sBetaDiv), functional spatial beta-diversity (fsBetaDiv), gamma-diversity (gammaDiv), functional gamma-diversity (fgammaDiv) </w:t>
      </w:r>
      <w:r>
        <w:t xml:space="preserve">and </w:t>
      </w:r>
      <w:r>
        <w:rPr>
          <w:i/>
        </w:rPr>
        <w:t>phylogenetic diversity (pDiv)</w:t>
      </w:r>
      <w:r>
        <w:t xml:space="preserve">. Some of these categories contain several indices. For instance, </w:t>
      </w:r>
      <w:r>
        <w:rPr>
          <w:i/>
        </w:rPr>
        <w:t>diversity (Div)</w:t>
      </w:r>
      <w:r>
        <w:t xml:space="preserve"> designates either the Shannon or Simpson index here (see Appendices Table 1 for the notes). In the reviewed articles, both spatial and temporal 𝛽-diversity are measured either by similarity or dissimilarity indices (</w:t>
      </w:r>
      <w:r>
        <w:rPr>
          <w:i/>
        </w:rPr>
        <w:t xml:space="preserve">e.g. </w:t>
      </w:r>
      <w:r>
        <w:t xml:space="preserve">Jaccard similarity index, turnover). Here, we consider </w:t>
      </w:r>
      <w:r>
        <w:rPr>
          <w:i/>
        </w:rPr>
        <w:t xml:space="preserve">beta-diversity </w:t>
      </w:r>
      <w:r>
        <w:t xml:space="preserve">as dissimilarity indices. </w:t>
      </w:r>
    </w:p>
    <w:p w14:paraId="38B5E0D4" w14:textId="77777777" w:rsidR="002E671A" w:rsidRDefault="0042697E" w:rsidP="00100B57">
      <w:r>
        <w:t xml:space="preserve">We only considered articles for which there were </w:t>
      </w:r>
      <w:r>
        <w:rPr>
          <w:b/>
        </w:rPr>
        <w:t>spatial replicates</w:t>
      </w:r>
      <w:r>
        <w:t xml:space="preserve">, </w:t>
      </w:r>
      <w:r>
        <w:rPr>
          <w:i/>
        </w:rPr>
        <w:t>i.e.</w:t>
      </w:r>
      <w:r>
        <w:t xml:space="preserve"> where the trend of the metric was </w:t>
      </w:r>
      <w:r>
        <w:rPr>
          <w:i/>
        </w:rPr>
        <w:t xml:space="preserve">assessed at several locations at a given spatial grain </w:t>
      </w:r>
      <w:r>
        <w:t xml:space="preserve">(except for the global scale). With these replications, the trend reported at one spatial grain is more general and reliable. </w:t>
      </w:r>
    </w:p>
    <w:p w14:paraId="347F005B" w14:textId="36BC1F08" w:rsidR="002E671A" w:rsidRDefault="0042697E" w:rsidP="00100B57">
      <w:r>
        <w:t xml:space="preserve">We </w:t>
      </w:r>
      <w:r w:rsidR="00E20D95">
        <w:t>used the</w:t>
      </w:r>
      <w:r>
        <w:t xml:space="preserve"> quantitative “advanced search” tool of the ISI Web of Science Core collection database with these following queries:</w:t>
      </w:r>
    </w:p>
    <w:p w14:paraId="073D66A6" w14:textId="77777777" w:rsidR="002E671A" w:rsidRDefault="0042697E" w:rsidP="00100B57">
      <w:pPr>
        <w:numPr>
          <w:ilvl w:val="0"/>
          <w:numId w:val="1"/>
        </w:numPr>
        <w:spacing w:after="200"/>
        <w:ind w:left="600"/>
        <w:jc w:val="left"/>
        <w:rPr>
          <w:rFonts w:ascii="Cambria" w:eastAsia="Cambria" w:hAnsi="Cambria" w:cs="Cambria"/>
          <w:color w:val="000000"/>
        </w:rPr>
      </w:pPr>
      <w:r>
        <w:rPr>
          <w:rFonts w:ascii="Courier New" w:eastAsia="Courier New" w:hAnsi="Courier New" w:cs="Courier New"/>
          <w:color w:val="000000"/>
        </w:rPr>
        <w:lastRenderedPageBreak/>
        <w:t>ALL=(birds AND species richness AND temporal trend)</w:t>
      </w:r>
      <w:r>
        <w:rPr>
          <w:rFonts w:ascii="Cambria" w:eastAsia="Cambria" w:hAnsi="Cambria" w:cs="Cambria"/>
          <w:color w:val="000000"/>
        </w:rPr>
        <w:t xml:space="preserve"> </w:t>
      </w:r>
      <w:r w:rsidRPr="00E20D95">
        <w:rPr>
          <w:rFonts w:eastAsia="Cambria"/>
          <w:color w:val="000000"/>
        </w:rPr>
        <w:t>which resulted in 88 references.</w:t>
      </w:r>
    </w:p>
    <w:p w14:paraId="59979BA3" w14:textId="77777777" w:rsidR="002E671A" w:rsidRDefault="0042697E" w:rsidP="00100B57">
      <w:pPr>
        <w:numPr>
          <w:ilvl w:val="0"/>
          <w:numId w:val="1"/>
        </w:numPr>
        <w:spacing w:after="200"/>
        <w:ind w:left="600"/>
        <w:jc w:val="left"/>
        <w:rPr>
          <w:rFonts w:ascii="Cambria" w:eastAsia="Cambria" w:hAnsi="Cambria" w:cs="Cambria"/>
          <w:color w:val="000000"/>
        </w:rPr>
      </w:pPr>
      <w:r>
        <w:rPr>
          <w:rFonts w:ascii="Courier New" w:eastAsia="Courier New" w:hAnsi="Courier New" w:cs="Courier New"/>
          <w:color w:val="000000"/>
        </w:rPr>
        <w:t>ALL=(birds AND diversity AND temporal trend)</w:t>
      </w:r>
      <w:r>
        <w:rPr>
          <w:rFonts w:ascii="Cambria" w:eastAsia="Cambria" w:hAnsi="Cambria" w:cs="Cambria"/>
          <w:color w:val="000000"/>
        </w:rPr>
        <w:t xml:space="preserve"> </w:t>
      </w:r>
      <w:r w:rsidRPr="00E20D95">
        <w:rPr>
          <w:rFonts w:eastAsia="Cambria"/>
          <w:color w:val="000000"/>
        </w:rPr>
        <w:t>which resulted in 156 references.</w:t>
      </w:r>
    </w:p>
    <w:p w14:paraId="283A91EF" w14:textId="77777777" w:rsidR="002E671A" w:rsidRDefault="0042697E" w:rsidP="00100B57">
      <w:r>
        <w:t>The search was run on 11</w:t>
      </w:r>
      <w:r>
        <w:rPr>
          <w:vertAlign w:val="superscript"/>
        </w:rPr>
        <w:t>th</w:t>
      </w:r>
      <w:r>
        <w:t xml:space="preserve"> August 2021. For each query, the title and abstract of the articles were reviewed. In addition, we used our knowledge about scientific literature on the topic for finding further studies. Additionally, for each article, we scanned its References section for other potentially relevant literature. </w:t>
      </w:r>
    </w:p>
    <w:p w14:paraId="69FD4FDE" w14:textId="4B8FB1A6" w:rsidR="002E671A" w:rsidRDefault="0042697E" w:rsidP="00100B57">
      <w:r>
        <w:t>When the temporal trend was explicitly reported (either in a graph or text), we extracted the type of metric, the spatial grain of the trend (</w:t>
      </w:r>
      <w:r>
        <w:rPr>
          <w:i/>
        </w:rPr>
        <w:t>i.e.</w:t>
      </w:r>
      <w:r>
        <w:t xml:space="preserve"> the area at which the metric trend is assessed), its temporal grain (</w:t>
      </w:r>
      <w:r>
        <w:rPr>
          <w:i/>
        </w:rPr>
        <w:t>i.e.</w:t>
      </w:r>
      <w:r>
        <w:t xml:space="preserve"> the temporal unit of the sampling plan), spatial extent (</w:t>
      </w:r>
      <w:r>
        <w:rPr>
          <w:i/>
        </w:rPr>
        <w:t>i.e.</w:t>
      </w:r>
      <w:r>
        <w:t xml:space="preserve"> the entire area on which the study applies), temporal extent, temporal lag (</w:t>
      </w:r>
      <w:r>
        <w:rPr>
          <w:i/>
        </w:rPr>
        <w:t xml:space="preserve">i.e. </w:t>
      </w:r>
      <w:r>
        <w:t>the distance in time between two measures of the metric) and the beginning and ending years of the study (</w:t>
      </w:r>
      <w:r>
        <w:rPr>
          <w:i/>
        </w:rPr>
        <w:t xml:space="preserve">i.e. </w:t>
      </w:r>
      <w:r>
        <w:t xml:space="preserve">temporal coverage) as well as the trend of the metric (Table 1). We discretized spatial grains into four levels: </w:t>
      </w:r>
      <w:r w:rsidR="007F3F73">
        <w:rPr>
          <w:i/>
          <w:iCs/>
        </w:rPr>
        <w:t>local &lt; 50</w:t>
      </w:r>
      <w:r>
        <w:rPr>
          <w:i/>
        </w:rPr>
        <w:t>×50 km², regional &gt; 50×50 km², national</w:t>
      </w:r>
      <w:r>
        <w:t xml:space="preserve"> when entire countries are considered, and </w:t>
      </w:r>
      <w:r>
        <w:rPr>
          <w:i/>
        </w:rPr>
        <w:t>global</w:t>
      </w:r>
      <w:r>
        <w:t xml:space="preserve"> at the worldwide scale (for the latter, grain = extent).</w:t>
      </w:r>
    </w:p>
    <w:p w14:paraId="35EDF3E1" w14:textId="23A60633" w:rsidR="002E671A" w:rsidRDefault="0042697E" w:rsidP="00100B57">
      <w:r>
        <w:t xml:space="preserve">After discarding all studies which reported trends for only a single spatial location, we ended up with 59 trends of 12 metrics from 24 studies in total (Table 1). Studies with spatial replicates were sometimes using the same datasets </w:t>
      </w:r>
      <w:r w:rsidR="00555489">
        <w:fldChar w:fldCharType="begin"/>
      </w:r>
      <w:r w:rsidR="00555489">
        <w:instrText xml:space="preserve"> ADDIN ZOTERO_ITEM CSL_CITATION {"citationID":"bqmNnAc8","properties":{"formattedCitation":"(Barnagaud et al., 2017; Blowes et al., 2019; Chase et al., 2019; Jarzyna &amp; Jetz, 2017, 2018; La Sorte, 2006; La Sorte et al., 2009; La Sorte &amp; Boecklen, 2005; McGill et al., 2015; Schipper et al., 2016)","plainCitation":"(Barnagaud et al., 2017; Blowes et al., 2019; Chase et al., 2019; Jarzyna &amp; Jetz, 2017, 2018; La Sorte, 2006; La Sorte et al., 2009; La Sorte &amp; Boecklen, 2005; McGill et al., 2015; Schipper et al., 2016)","noteIndex":0},"citationItems":[{"id":416,"uris":["http://zotero.org/users/6714553/items/P7GKJZXC"],"uri":["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id":1183,"uris":["http://zotero.org/users/6714553/items/2NYEVMH3"],"uri":["http://zotero.org/users/6714553/items/2NYEVMH3"],"itemData":{"id":1183,"type":"article-journal","abstract":"Assessments of spatial patterns of biodiversity change are essential to detect a signature of anthropogenic impacts, inform monitoring and conservation programs, and evaluate implications of biodiversity loss to humans. While taxonomic diversity (TD) is the most commonly assessed attribute of biodiversity, it misses the potential functional or phylogenetic implications of species losses or gains for ecosystems. Functional diversity (FD) and phylogenetic diversity (PD) are able to capture these important trait-based and phylogenetic attributes of species, but their changes have to date only been evaluated over limited spatial and temporal extents. Employing a novel framework for addressing detectability, we here comprehensively assess a near half-century of changes in local TD, FD, and PD of breeding birds across much of North America to examine levels of congruency in changes among these biodiversity facets and their variation across spatial and environmental gradients. Time-series analysis showed significant and continuous increases in all three biodiversity attributes until ca. 2000, followed by a slow decline since. Comparison of avian diversity at the beginning and end of the temporal series revealed net increase in TD, FD, and PD, but changes in TD were larger than those in FD and PD, suggesting increasing biotic homogenization of avian assemblages throughout the United States. Changes were greatest at high elevations and latitudes – consistent with purported effects of ongoing climate change on biodiversity. Our findings highlight the potential of combining new types of data with novel statistical models to enable a more integrative monitoring and assessment of the multiple facets of biodiversity.","container-title":"Global Change Biology","DOI":"10.1111/gcb.13571","ISSN":"1365-2486","issue":"8","language":"en","note":"_eprint: https://onlinelibrary.wiley.com/doi/pdf/10.1111/gcb.13571","page":"2999-3011","source":"Wiley Online Library","title":"A near half-century of temporal change in different facets of avian diversity","URL":"https://onlinelibrary.wiley.com/doi/abs/10.1111/gcb.13571","volume":"23","author":[{"family":"Jarzyna","given":"Marta A."},{"family":"Jetz","given":"Walter"}],"accessed":{"date-parts":[["2021",11,24]]},"issued":{"date-parts":[["2017"]]}}},{"id":2,"uris":["http://zotero.org/users/6714553/items/QDXWHQ2I"],"uri":["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id":1193,"uris":["http://zotero.org/users/6714553/items/X452JEDH"],"uri":["http://zotero.org/users/6714553/items/X452JEDH"],"itemData":{"id":1193,"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URL":"https://onlinelibrary.wiley.com/doi/abs/10.1111/j.1365-2699.2006.01480.x","volume":"33","author":[{"family":"La Sorte","given":"Frank A."}],"accessed":{"date-parts":[["2021",11,29]]},"issued":{"date-parts":[["2006"]]}}},{"id":1187,"uris":["http://zotero.org/users/6714553/items/874YS4CY"],"uri":["http://zotero.org/users/6714553/items/874YS4CY"],"itemData":{"id":1187,"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URL":"https://royalsocietypublishing.org/doi/10.1098/rspb.2009.0162","volume":"276","author":[{"family":"La Sorte","given":"Frank A."},{"family":"Lee","given":"Tien Ming"},{"family":"Wilman","given":"Hamish"},{"family":"Jetz","given":"Walter"}],"accessed":{"date-parts":[["2021",11,24]]},"issued":{"date-parts":[["2009",9,7]]}}},{"id":384,"uris":["http://zotero.org/users/6714553/items/HP3N27E3"],"uri":["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id":479,"uris":["http://zotero.org/users/6714553/items/PSZ628GA"],"uri":["http://zotero.org/users/6714553/items/PSZ628GA"],"itemData":{"id":479,"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w:instrText>
      </w:r>
      <w:r w:rsidR="00555489" w:rsidRPr="00555489">
        <w:rPr>
          <w:lang w:val="fr-FR"/>
        </w:rPr>
        <w:instrText xml:space="preserve">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URL":"https://onlinelibrary.wiley.com/doi/abs/10.1111/gcb.13292","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accessed":{"date-parts":[["2021",7,7]]},"issued":{"date-parts":[["2016"]]}}}],"schema":"https://github.com/citation-style-language/schema/raw/master/csl-citation.json"} </w:instrText>
      </w:r>
      <w:r w:rsidR="00555489">
        <w:fldChar w:fldCharType="separate"/>
      </w:r>
      <w:r w:rsidR="00555489" w:rsidRPr="00555489">
        <w:rPr>
          <w:lang w:val="fr-FR"/>
        </w:rPr>
        <w:t>(</w:t>
      </w:r>
      <w:r w:rsidR="00555489">
        <w:rPr>
          <w:i/>
          <w:iCs/>
          <w:lang w:val="fr-FR"/>
        </w:rPr>
        <w:t xml:space="preserve">e.g. </w:t>
      </w:r>
      <w:r w:rsidR="00555489" w:rsidRPr="00555489">
        <w:rPr>
          <w:lang w:val="fr-FR"/>
        </w:rPr>
        <w:t xml:space="preserve">Barnagaud </w:t>
      </w:r>
      <w:r w:rsidR="00237020" w:rsidRPr="00237020">
        <w:rPr>
          <w:i/>
          <w:iCs/>
          <w:lang w:val="fr-FR"/>
        </w:rPr>
        <w:t>et al.</w:t>
      </w:r>
      <w:r w:rsidR="00555489" w:rsidRPr="00555489">
        <w:rPr>
          <w:lang w:val="fr-FR"/>
        </w:rPr>
        <w:t xml:space="preserve">, 2017; Blowes </w:t>
      </w:r>
      <w:r w:rsidR="00237020" w:rsidRPr="00237020">
        <w:rPr>
          <w:i/>
          <w:iCs/>
          <w:lang w:val="fr-FR"/>
        </w:rPr>
        <w:t>et al.</w:t>
      </w:r>
      <w:r w:rsidR="00555489" w:rsidRPr="00555489">
        <w:rPr>
          <w:lang w:val="fr-FR"/>
        </w:rPr>
        <w:t xml:space="preserve">, 2019; Chase </w:t>
      </w:r>
      <w:r w:rsidR="00237020" w:rsidRPr="00237020">
        <w:rPr>
          <w:i/>
          <w:iCs/>
          <w:lang w:val="fr-FR"/>
        </w:rPr>
        <w:t>et al.</w:t>
      </w:r>
      <w:r w:rsidR="00555489" w:rsidRPr="00555489">
        <w:rPr>
          <w:lang w:val="fr-FR"/>
        </w:rPr>
        <w:t xml:space="preserve">, 2019; Jarzyna &amp; Jetz, 2017, 2018; La Sorte, 2006; La Sorte </w:t>
      </w:r>
      <w:r w:rsidR="00237020" w:rsidRPr="00237020">
        <w:rPr>
          <w:i/>
          <w:iCs/>
          <w:lang w:val="fr-FR"/>
        </w:rPr>
        <w:t>et al.</w:t>
      </w:r>
      <w:r w:rsidR="00555489" w:rsidRPr="00555489">
        <w:rPr>
          <w:lang w:val="fr-FR"/>
        </w:rPr>
        <w:t xml:space="preserve">, 2009; La Sorte &amp; Boecklen, 2005; McGill </w:t>
      </w:r>
      <w:r w:rsidR="00237020" w:rsidRPr="00237020">
        <w:rPr>
          <w:i/>
          <w:iCs/>
          <w:lang w:val="fr-FR"/>
        </w:rPr>
        <w:t>et al.</w:t>
      </w:r>
      <w:r w:rsidR="00555489" w:rsidRPr="00555489">
        <w:rPr>
          <w:lang w:val="fr-FR"/>
        </w:rPr>
        <w:t xml:space="preserve">, 2015; Schipper </w:t>
      </w:r>
      <w:r w:rsidR="00237020" w:rsidRPr="00237020">
        <w:rPr>
          <w:i/>
          <w:iCs/>
          <w:lang w:val="fr-FR"/>
        </w:rPr>
        <w:t>et al.</w:t>
      </w:r>
      <w:r w:rsidR="00555489" w:rsidRPr="00555489">
        <w:rPr>
          <w:lang w:val="fr-FR"/>
        </w:rPr>
        <w:t>, 2016)</w:t>
      </w:r>
      <w:r w:rsidR="00555489">
        <w:fldChar w:fldCharType="end"/>
      </w:r>
      <w:r w:rsidRPr="00555489">
        <w:rPr>
          <w:lang w:val="fr-FR"/>
        </w:rPr>
        <w:t xml:space="preserve">. </w:t>
      </w:r>
      <w:r>
        <w:t xml:space="preserve">In order to avoid pseudoreplication, we discarded trends assessed at the same spatial grain with the same dataset and reporting the same direction of the trend; for instance, </w:t>
      </w:r>
      <w:r w:rsidR="000148E5">
        <w:fldChar w:fldCharType="begin"/>
      </w:r>
      <w:r w:rsidR="000148E5">
        <w:instrText xml:space="preserve"> ADDIN ZOTERO_ITEM CSL_CITATION {"citationID":"CkYSWBzo","properties":{"formattedCitation":"(La Sorte, 2006)","plainCitation":"(La Sorte, 2006)","noteIndex":0},"citationItems":[{"id":1193,"uris":["http://zotero.org/users/6714553/items/X452JEDH"],"uri":["http://zotero.org/users/6714553/items/X452JEDH"],"itemData":{"id":1193,"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w:instrText>
      </w:r>
      <w:r w:rsidR="000148E5" w:rsidRPr="00756A10">
        <w:rPr>
          <w:lang w:val="fr-FR"/>
        </w:rPr>
        <w:instrText xml:space="preserve">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URL":"https://onlinelibrary.wiley.com/doi/abs/10.1111/j.1365-2699.2006.01480.x","volume":"33","author":[{"family":"La Sorte","given":"Frank A."}],"accessed":{"date-parts":[["2021",11,29]]},"issued":{"date-parts":[["2006"]]}}}],"schema":"https://github.com/citation-style-language/schema/raw/master/csl-citation.json"} </w:instrText>
      </w:r>
      <w:r w:rsidR="000148E5">
        <w:fldChar w:fldCharType="separate"/>
      </w:r>
      <w:r w:rsidR="000148E5" w:rsidRPr="00756A10">
        <w:rPr>
          <w:lang w:val="fr-FR"/>
        </w:rPr>
        <w:t>La Sorte (2006)</w:t>
      </w:r>
      <w:r w:rsidR="000148E5">
        <w:fldChar w:fldCharType="end"/>
      </w:r>
      <w:r w:rsidR="000148E5" w:rsidRPr="00756A10">
        <w:rPr>
          <w:lang w:val="fr-FR"/>
        </w:rPr>
        <w:t xml:space="preserve"> </w:t>
      </w:r>
      <w:r w:rsidRPr="00756A10">
        <w:rPr>
          <w:lang w:val="fr-FR"/>
        </w:rPr>
        <w:t xml:space="preserve">and </w:t>
      </w:r>
      <w:r w:rsidR="000148E5">
        <w:fldChar w:fldCharType="begin"/>
      </w:r>
      <w:r w:rsidR="00756A10" w:rsidRPr="00756A10">
        <w:rPr>
          <w:lang w:val="fr-FR"/>
        </w:rPr>
        <w:instrText xml:space="preserve"> ADDIN ZOTERO_ITEM CSL_CITATION {"citationID":"mIuXuvFI","properties":{"formattedCitation":"(La Sorte et al., 2009)","plainCitation":"(La Sorte et al., 2009)","noteIndex":0},"citationItems":[{"id":1187,"uris":["http://zotero.org/users/6714553/items/874YS4CY"],"uri":["http://zotero.org/users/6714553/items/874YS4CY"],"itemData":{"id":1187,"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w:instrText>
      </w:r>
      <w:r w:rsidR="00756A10" w:rsidRPr="00DE0657">
        <w:rPr>
          <w:lang w:val="fr-FR"/>
        </w:rPr>
        <w:instrText xml:space="preserve">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URL":"https://royalsocietypublishing.org/doi/10.1098/rspb.2009.0162","volume":"276","author":[{"family":"La Sorte","given":"Frank A."},{"family":"Lee","given":"Tien Ming"},{"family":"Wilman","given":"Hamish"},{"family":"Jetz","given":"Walter"}],"accessed":{"date-parts":[["2021",11,24]]},"issued":{"date-parts":[["2009",9,7]]}}}],"schema":"https://github.com/citation-style-language/schema/raw/master/csl-citation.json"} </w:instrText>
      </w:r>
      <w:r w:rsidR="000148E5">
        <w:fldChar w:fldCharType="separate"/>
      </w:r>
      <w:r w:rsidR="00756A10" w:rsidRPr="00DE0657">
        <w:rPr>
          <w:lang w:val="fr-FR"/>
        </w:rPr>
        <w:t xml:space="preserve">La Sorte </w:t>
      </w:r>
      <w:r w:rsidR="00237020" w:rsidRPr="00237020">
        <w:rPr>
          <w:i/>
          <w:iCs/>
          <w:lang w:val="fr-FR"/>
        </w:rPr>
        <w:t>et al.</w:t>
      </w:r>
      <w:r w:rsidR="00756A10" w:rsidRPr="00DE0657">
        <w:rPr>
          <w:lang w:val="fr-FR"/>
        </w:rPr>
        <w:t xml:space="preserve"> (2009)</w:t>
      </w:r>
      <w:r w:rsidR="000148E5">
        <w:fldChar w:fldCharType="end"/>
      </w:r>
      <w:r w:rsidR="000148E5" w:rsidRPr="00DE0657">
        <w:rPr>
          <w:lang w:val="fr-FR"/>
        </w:rPr>
        <w:t xml:space="preserve"> </w:t>
      </w:r>
      <w:r w:rsidRPr="00DE0657">
        <w:rPr>
          <w:lang w:val="fr-FR"/>
        </w:rPr>
        <w:t xml:space="preserve">reported an increase of species richness at local scales using the North American </w:t>
      </w:r>
      <w:r w:rsidRPr="00DE0657">
        <w:rPr>
          <w:lang w:val="fr-FR"/>
        </w:rPr>
        <w:lastRenderedPageBreak/>
        <w:t xml:space="preserve">Breeding Bird Survey (BBS) and thus we decided to keep only the latter. </w:t>
      </w:r>
      <w:r>
        <w:t>Both discussion about the trends and Fig. 3 account for pseudo-replication and are based on 46 trends of 12 metrics from 22 references.</w:t>
      </w:r>
    </w:p>
    <w:p w14:paraId="04B1DEBA" w14:textId="77777777" w:rsidR="002E671A" w:rsidRDefault="0042697E" w:rsidP="00100B57">
      <w:r>
        <w:t xml:space="preserve">Concerning the trend assessment, different papers contain the </w:t>
      </w:r>
      <w:r>
        <w:rPr>
          <w:i/>
        </w:rPr>
        <w:t>p-value</w:t>
      </w:r>
      <w:r>
        <w:t xml:space="preserve">, confidence interval or directly specify the significance of a trend of a metric. We used these to classify trends into 3 categories: </w:t>
      </w:r>
      <w:r>
        <w:rPr>
          <w:i/>
        </w:rPr>
        <w:t xml:space="preserve">Increase </w:t>
      </w:r>
      <w:r>
        <w:t xml:space="preserve">(significantly higher than 0), </w:t>
      </w:r>
      <w:r>
        <w:rPr>
          <w:i/>
        </w:rPr>
        <w:t xml:space="preserve">Stable </w:t>
      </w:r>
      <w:r>
        <w:t xml:space="preserve">(not significantly different from 0), or </w:t>
      </w:r>
      <w:r>
        <w:rPr>
          <w:i/>
        </w:rPr>
        <w:t>Decrease</w:t>
      </w:r>
      <w:r>
        <w:t xml:space="preserve"> (significantly lower than 0). However, some papers give only graphical representations of the trend. In this case, the confidence interval was used when given (</w:t>
      </w:r>
      <w:r>
        <w:rPr>
          <w:i/>
        </w:rPr>
        <w:t xml:space="preserve">i.e. </w:t>
      </w:r>
      <w:r>
        <w:t xml:space="preserve">ending point of the trend outside of the confidence interval of the starting point means an increase or a decrease). We note that these trends do not reflect all the fluctuations of the metric through time but rather the difference between the starting and ending points. Thus, they can be seen at the </w:t>
      </w:r>
      <w:r>
        <w:rPr>
          <w:i/>
        </w:rPr>
        <w:t xml:space="preserve">overall trends </w:t>
      </w:r>
      <w:r>
        <w:t xml:space="preserve">across the temporal extent of the studies. We then summarised the trends by counting the increases, stable trends, and decreases within categories of spatial and temporal grains, and metric type. </w:t>
      </w:r>
    </w:p>
    <w:p w14:paraId="36BA2CD5" w14:textId="77777777" w:rsidR="002E671A" w:rsidRDefault="0042697E" w:rsidP="00206812">
      <w:pPr>
        <w:pStyle w:val="Heading1"/>
        <w:spacing w:line="480" w:lineRule="auto"/>
      </w:pPr>
      <w:r>
        <w:t>Results</w:t>
      </w:r>
    </w:p>
    <w:p w14:paraId="5FAEA7C8" w14:textId="4F98CD74" w:rsidR="002E671A" w:rsidRDefault="0042697E" w:rsidP="00206812">
      <w:r>
        <w:t xml:space="preserve">The oldest and longest study </w:t>
      </w:r>
      <w:r w:rsidR="00981DD2">
        <w:fldChar w:fldCharType="begin"/>
      </w:r>
      <w:r w:rsidR="00981DD2">
        <w:instrText xml:space="preserve"> ADDIN ZOTERO_ITEM CSL_CITATION {"citationID":"c45jiL1V","properties":{"formattedCitation":"(Tingley &amp; Beissinger, 2013)","plainCitation":"(Tingley &amp; Beissinger, 2013)","noteIndex":0},"citationItems":[{"id":1185,"uris":["http://zotero.org/users/6714553/items/4QJGSYQ4"],"uri":["http://zotero.org/users/6714553/items/4QJGSYQ4"],"itemData":{"id":1185,"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URL":"https://onlinelibrary.wiley.com/doi/abs/10.1890/12-0928.1","volume":"94","author":[{"family":"Tingley","given":"Morgan W."},{"family":"Beissinger","given":"Steven R."}],"accessed":{"date-parts":[["2021",11,24]]},"issued":{"date-parts":[["2013"]]}}}],"schema":"https://github.com/citation-style-language/schema/raw/master/csl-citation.json"} </w:instrText>
      </w:r>
      <w:r w:rsidR="00981DD2">
        <w:fldChar w:fldCharType="separate"/>
      </w:r>
      <w:r w:rsidR="00981DD2" w:rsidRPr="00981DD2">
        <w:t>(Tingley &amp; Beissinger, 2013)</w:t>
      </w:r>
      <w:r w:rsidR="00981DD2">
        <w:fldChar w:fldCharType="end"/>
      </w:r>
      <w:r>
        <w:t xml:space="preserve"> started in 1911, but most of the studies considered datasets starting in the 1970s-1980s and ending in the 2000s-2010s (Fig. 2a). The median temporal extent among the 59 assessed trends is 28 years, with a minimum temporal extent of 6 years and a maximum of 99 years (Fig. 2a). Among </w:t>
      </w:r>
      <w:r w:rsidR="00981DD2">
        <w:t>all</w:t>
      </w:r>
      <w:r>
        <w:t xml:space="preserve"> the studies, only three different temporal grains were clearly specified (2.5, 3.4, 0.09 hours).</w:t>
      </w:r>
      <w:r>
        <w:rPr>
          <w:b/>
        </w:rPr>
        <w:t xml:space="preserve"> </w:t>
      </w:r>
      <w:r>
        <w:t xml:space="preserve">The median spatial extent of the 20 articles is </w:t>
      </w:r>
      <w:r>
        <w:rPr>
          <w:i/>
        </w:rPr>
        <w:t xml:space="preserve">ca. </w:t>
      </w:r>
      <w:r>
        <w:t xml:space="preserve">300,000 </w:t>
      </w:r>
      <w:r>
        <w:rPr>
          <w:i/>
        </w:rPr>
        <w:t>km²</w:t>
      </w:r>
      <w:r>
        <w:t xml:space="preserve">, with the smallest area of 267 </w:t>
      </w:r>
      <w:r>
        <w:rPr>
          <w:i/>
        </w:rPr>
        <w:t>km²</w:t>
      </w:r>
      <w:r>
        <w:t xml:space="preserve"> and the greatest representing the global land surface (Fig. 2b,c). Altogether, the 59 trends consist of 18 combinations of spatial grains and metrics. Studies reporting trends with spatial replicates were </w:t>
      </w:r>
      <w:r>
        <w:lastRenderedPageBreak/>
        <w:t>almost only found for Europe and North America. Only</w:t>
      </w:r>
      <w:r w:rsidR="00981DD2">
        <w:t xml:space="preserve"> </w:t>
      </w:r>
      <w:r w:rsidR="00981DD2">
        <w:fldChar w:fldCharType="begin"/>
      </w:r>
      <w:r w:rsidR="00981DD2">
        <w:instrText xml:space="preserve"> ADDIN ZOTERO_ITEM CSL_CITATION {"citationID":"XbZg5oua","properties":{"formattedCitation":"(Jarzyna &amp; Jetz, 2018)","plainCitation":"(Jarzyna &amp; Jetz, 2018)","noteIndex":0},"citationItems":[{"id":2,"uris":["http://zotero.org/users/6714553/items/QDXWHQ2I"],"uri":["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schema":"https://github.com/citation-style-language/schema/raw/master/csl-citation.json"} </w:instrText>
      </w:r>
      <w:r w:rsidR="00981DD2">
        <w:fldChar w:fldCharType="separate"/>
      </w:r>
      <w:r w:rsidR="00981DD2" w:rsidRPr="00981DD2">
        <w:t xml:space="preserve">Jarzyna </w:t>
      </w:r>
      <w:r w:rsidR="00981DD2">
        <w:t>and</w:t>
      </w:r>
      <w:r w:rsidR="00981DD2" w:rsidRPr="00981DD2">
        <w:t xml:space="preserve"> Jetz </w:t>
      </w:r>
      <w:r w:rsidR="00981DD2">
        <w:t>(</w:t>
      </w:r>
      <w:r w:rsidR="00981DD2" w:rsidRPr="00981DD2">
        <w:t>2018)</w:t>
      </w:r>
      <w:r w:rsidR="00981DD2">
        <w:fldChar w:fldCharType="end"/>
      </w:r>
      <w:r>
        <w:t xml:space="preserve">, </w:t>
      </w:r>
      <w:r w:rsidR="00981DD2">
        <w:fldChar w:fldCharType="begin"/>
      </w:r>
      <w:r w:rsidR="00981DD2">
        <w:instrText xml:space="preserve"> ADDIN ZOTERO_ITEM CSL_CITATION {"citationID":"Do29T0cM","properties":{"formattedCitation":"(Dornelas et al., 2014)","plainCitation":"(Dornelas et al., 2014)","noteIndex":0},"citationItems":[{"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sidR="00981DD2">
        <w:fldChar w:fldCharType="separate"/>
      </w:r>
      <w:r w:rsidR="00981DD2" w:rsidRPr="00981DD2">
        <w:t xml:space="preserve">Dornelas </w:t>
      </w:r>
      <w:r w:rsidR="00237020" w:rsidRPr="00237020">
        <w:rPr>
          <w:i/>
          <w:iCs/>
        </w:rPr>
        <w:t>et al.</w:t>
      </w:r>
      <w:r w:rsidR="00981DD2" w:rsidRPr="00981DD2">
        <w:t xml:space="preserve"> </w:t>
      </w:r>
      <w:r w:rsidR="00981DD2">
        <w:t>(</w:t>
      </w:r>
      <w:r w:rsidR="00981DD2" w:rsidRPr="00981DD2">
        <w:t>2014)</w:t>
      </w:r>
      <w:r w:rsidR="00981DD2">
        <w:fldChar w:fldCharType="end"/>
      </w:r>
      <w:r w:rsidR="00981DD2">
        <w:t xml:space="preserve"> and </w:t>
      </w:r>
      <w:r w:rsidR="00981DD2">
        <w:fldChar w:fldCharType="begin"/>
      </w:r>
      <w:r w:rsidR="00981DD2">
        <w:instrText xml:space="preserve"> ADDIN ZOTERO_ITEM CSL_CITATION {"citationID":"QTjdlKbK","properties":{"formattedCitation":"(Blowes et al., 2019; Dornelas et al., 2014)","plainCitation":"(Blowes et al., 2019; Dornelas et al., 2014)","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sidR="00981DD2">
        <w:fldChar w:fldCharType="separate"/>
      </w:r>
      <w:r w:rsidR="00981DD2" w:rsidRPr="00981DD2">
        <w:t xml:space="preserve">Blowes </w:t>
      </w:r>
      <w:r w:rsidR="00237020" w:rsidRPr="00237020">
        <w:rPr>
          <w:i/>
          <w:iCs/>
        </w:rPr>
        <w:t>et al.</w:t>
      </w:r>
      <w:r w:rsidR="00981DD2" w:rsidRPr="00981DD2">
        <w:t xml:space="preserve"> </w:t>
      </w:r>
      <w:r w:rsidR="00981DD2">
        <w:t>(</w:t>
      </w:r>
      <w:r w:rsidR="00981DD2" w:rsidRPr="00981DD2">
        <w:t>2019</w:t>
      </w:r>
      <w:r w:rsidR="00981DD2">
        <w:t>)</w:t>
      </w:r>
      <w:r w:rsidR="00981DD2" w:rsidRPr="00981DD2">
        <w:t xml:space="preserve"> </w:t>
      </w:r>
      <w:r w:rsidR="00981DD2">
        <w:fldChar w:fldCharType="end"/>
      </w:r>
      <w:r>
        <w:t xml:space="preserve">conducted worldwide analysis. </w:t>
      </w:r>
    </w:p>
    <w:tbl>
      <w:tblPr>
        <w:tblStyle w:val="a0"/>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190"/>
        <w:gridCol w:w="3435"/>
      </w:tblGrid>
      <w:tr w:rsidR="002E671A" w14:paraId="2762013E" w14:textId="77777777">
        <w:trPr>
          <w:cantSplit/>
          <w:trHeight w:val="4229"/>
        </w:trPr>
        <w:tc>
          <w:tcPr>
            <w:tcW w:w="8625" w:type="dxa"/>
            <w:gridSpan w:val="2"/>
            <w:shd w:val="clear" w:color="auto" w:fill="auto"/>
            <w:tcMar>
              <w:top w:w="100" w:type="dxa"/>
              <w:left w:w="100" w:type="dxa"/>
              <w:bottom w:w="100" w:type="dxa"/>
              <w:right w:w="100" w:type="dxa"/>
            </w:tcMar>
          </w:tcPr>
          <w:p w14:paraId="4A679459" w14:textId="77777777" w:rsidR="002E671A" w:rsidRDefault="0042697E" w:rsidP="00206812">
            <w:pPr>
              <w:widowControl w:val="0"/>
              <w:spacing w:after="0"/>
              <w:jc w:val="left"/>
              <w:rPr>
                <w:rFonts w:ascii="Arial" w:eastAsia="Arial" w:hAnsi="Arial" w:cs="Arial"/>
                <w:b/>
              </w:rPr>
            </w:pPr>
            <w:r>
              <w:rPr>
                <w:rFonts w:ascii="Arial" w:eastAsia="Arial" w:hAnsi="Arial" w:cs="Arial"/>
                <w:b/>
              </w:rPr>
              <w:t>(a)</w:t>
            </w:r>
          </w:p>
          <w:p w14:paraId="02B2FB5E" w14:textId="77777777" w:rsidR="002E671A" w:rsidRDefault="0042697E" w:rsidP="00206812">
            <w:pPr>
              <w:widowControl w:val="0"/>
              <w:spacing w:after="0"/>
              <w:jc w:val="center"/>
              <w:rPr>
                <w:rFonts w:ascii="Arial" w:eastAsia="Arial" w:hAnsi="Arial" w:cs="Arial"/>
                <w:b/>
              </w:rPr>
            </w:pPr>
            <w:r>
              <w:rPr>
                <w:rFonts w:ascii="Arial" w:eastAsia="Arial" w:hAnsi="Arial" w:cs="Arial"/>
                <w:b/>
                <w:noProof/>
              </w:rPr>
              <w:drawing>
                <wp:inline distT="114300" distB="114300" distL="114300" distR="114300" wp14:anchorId="0616D5F4" wp14:editId="118622A8">
                  <wp:extent cx="4029560" cy="3022170"/>
                  <wp:effectExtent l="0" t="0" r="9525" b="6985"/>
                  <wp:docPr id="7"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20"/>
                          <a:srcRect/>
                          <a:stretch>
                            <a:fillRect/>
                          </a:stretch>
                        </pic:blipFill>
                        <pic:spPr>
                          <a:xfrm>
                            <a:off x="0" y="0"/>
                            <a:ext cx="4049066" cy="3036800"/>
                          </a:xfrm>
                          <a:prstGeom prst="rect">
                            <a:avLst/>
                          </a:prstGeom>
                          <a:ln/>
                        </pic:spPr>
                      </pic:pic>
                    </a:graphicData>
                  </a:graphic>
                </wp:inline>
              </w:drawing>
            </w:r>
          </w:p>
        </w:tc>
      </w:tr>
      <w:tr w:rsidR="002E671A" w14:paraId="0A07381F" w14:textId="77777777">
        <w:trPr>
          <w:trHeight w:val="5025"/>
        </w:trPr>
        <w:tc>
          <w:tcPr>
            <w:tcW w:w="5190" w:type="dxa"/>
            <w:shd w:val="clear" w:color="auto" w:fill="auto"/>
            <w:tcMar>
              <w:top w:w="100" w:type="dxa"/>
              <w:left w:w="100" w:type="dxa"/>
              <w:bottom w:w="100" w:type="dxa"/>
              <w:right w:w="100" w:type="dxa"/>
            </w:tcMar>
          </w:tcPr>
          <w:p w14:paraId="75D674EC" w14:textId="77777777" w:rsidR="002E671A" w:rsidRDefault="0042697E" w:rsidP="00206812">
            <w:pPr>
              <w:widowControl w:val="0"/>
              <w:spacing w:after="0"/>
              <w:jc w:val="left"/>
              <w:rPr>
                <w:rFonts w:ascii="Arial" w:eastAsia="Arial" w:hAnsi="Arial" w:cs="Arial"/>
                <w:b/>
              </w:rPr>
            </w:pPr>
            <w:r>
              <w:rPr>
                <w:rFonts w:ascii="Arial" w:eastAsia="Arial" w:hAnsi="Arial" w:cs="Arial"/>
                <w:b/>
              </w:rPr>
              <w:t>(b)</w:t>
            </w:r>
          </w:p>
          <w:p w14:paraId="3F508AEE" w14:textId="77777777" w:rsidR="002E671A" w:rsidRDefault="0042697E" w:rsidP="00206812">
            <w:pPr>
              <w:widowControl w:val="0"/>
              <w:spacing w:after="0"/>
              <w:jc w:val="left"/>
              <w:rPr>
                <w:rFonts w:ascii="Arial" w:eastAsia="Arial" w:hAnsi="Arial" w:cs="Arial"/>
                <w:b/>
              </w:rPr>
            </w:pPr>
            <w:r>
              <w:rPr>
                <w:rFonts w:ascii="Arial" w:eastAsia="Arial" w:hAnsi="Arial" w:cs="Arial"/>
                <w:noProof/>
              </w:rPr>
              <w:drawing>
                <wp:inline distT="114300" distB="114300" distL="114300" distR="114300" wp14:anchorId="5A685FA1" wp14:editId="71298BC9">
                  <wp:extent cx="3162300" cy="3251200"/>
                  <wp:effectExtent l="0" t="0" r="0" b="0"/>
                  <wp:docPr id="2" name="image7.jpg"/>
                  <wp:cNvGraphicFramePr/>
                  <a:graphic xmlns:a="http://schemas.openxmlformats.org/drawingml/2006/main">
                    <a:graphicData uri="http://schemas.openxmlformats.org/drawingml/2006/picture">
                      <pic:pic xmlns:pic="http://schemas.openxmlformats.org/drawingml/2006/picture">
                        <pic:nvPicPr>
                          <pic:cNvPr id="0" name="image7.jpg"/>
                          <pic:cNvPicPr preferRelativeResize="0"/>
                        </pic:nvPicPr>
                        <pic:blipFill>
                          <a:blip r:embed="rId21"/>
                          <a:srcRect/>
                          <a:stretch>
                            <a:fillRect/>
                          </a:stretch>
                        </pic:blipFill>
                        <pic:spPr>
                          <a:xfrm>
                            <a:off x="0" y="0"/>
                            <a:ext cx="3162300" cy="3251200"/>
                          </a:xfrm>
                          <a:prstGeom prst="rect">
                            <a:avLst/>
                          </a:prstGeom>
                          <a:ln/>
                        </pic:spPr>
                      </pic:pic>
                    </a:graphicData>
                  </a:graphic>
                </wp:inline>
              </w:drawing>
            </w:r>
          </w:p>
        </w:tc>
        <w:tc>
          <w:tcPr>
            <w:tcW w:w="3435" w:type="dxa"/>
            <w:shd w:val="clear" w:color="auto" w:fill="auto"/>
            <w:tcMar>
              <w:top w:w="100" w:type="dxa"/>
              <w:left w:w="100" w:type="dxa"/>
              <w:bottom w:w="100" w:type="dxa"/>
              <w:right w:w="100" w:type="dxa"/>
            </w:tcMar>
          </w:tcPr>
          <w:p w14:paraId="0FEE966B" w14:textId="77777777" w:rsidR="002E671A" w:rsidRDefault="0042697E" w:rsidP="00206812">
            <w:pPr>
              <w:widowControl w:val="0"/>
              <w:spacing w:after="0"/>
              <w:jc w:val="left"/>
              <w:rPr>
                <w:rFonts w:ascii="Arial" w:eastAsia="Arial" w:hAnsi="Arial" w:cs="Arial"/>
                <w:b/>
              </w:rPr>
            </w:pPr>
            <w:r>
              <w:rPr>
                <w:rFonts w:ascii="Arial" w:eastAsia="Arial" w:hAnsi="Arial" w:cs="Arial"/>
                <w:b/>
              </w:rPr>
              <w:t>(c)</w:t>
            </w:r>
          </w:p>
          <w:p w14:paraId="4F0D4510" w14:textId="77777777" w:rsidR="002E671A" w:rsidRDefault="002E671A" w:rsidP="00206812">
            <w:pPr>
              <w:widowControl w:val="0"/>
              <w:spacing w:after="0"/>
              <w:jc w:val="left"/>
              <w:rPr>
                <w:rFonts w:ascii="Arial" w:eastAsia="Arial" w:hAnsi="Arial" w:cs="Arial"/>
                <w:b/>
              </w:rPr>
            </w:pPr>
          </w:p>
          <w:p w14:paraId="4B1F4783" w14:textId="77777777" w:rsidR="002E671A" w:rsidRDefault="0042697E" w:rsidP="00206812">
            <w:pPr>
              <w:widowControl w:val="0"/>
              <w:spacing w:after="0"/>
              <w:jc w:val="left"/>
              <w:rPr>
                <w:rFonts w:ascii="Arial" w:eastAsia="Arial" w:hAnsi="Arial" w:cs="Arial"/>
                <w:b/>
              </w:rPr>
            </w:pPr>
            <w:r>
              <w:rPr>
                <w:rFonts w:ascii="Arial" w:eastAsia="Arial" w:hAnsi="Arial" w:cs="Arial"/>
                <w:noProof/>
              </w:rPr>
              <w:drawing>
                <wp:inline distT="114300" distB="114300" distL="114300" distR="114300" wp14:anchorId="61E4983A" wp14:editId="19B0CCCD">
                  <wp:extent cx="2047875" cy="1600200"/>
                  <wp:effectExtent l="0" t="0" r="0" b="0"/>
                  <wp:docPr id="5"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22"/>
                          <a:srcRect/>
                          <a:stretch>
                            <a:fillRect/>
                          </a:stretch>
                        </pic:blipFill>
                        <pic:spPr>
                          <a:xfrm>
                            <a:off x="0" y="0"/>
                            <a:ext cx="2047875" cy="1600200"/>
                          </a:xfrm>
                          <a:prstGeom prst="rect">
                            <a:avLst/>
                          </a:prstGeom>
                          <a:ln/>
                        </pic:spPr>
                      </pic:pic>
                    </a:graphicData>
                  </a:graphic>
                </wp:inline>
              </w:drawing>
            </w:r>
          </w:p>
        </w:tc>
      </w:tr>
    </w:tbl>
    <w:p w14:paraId="5200B455" w14:textId="00EC8128" w:rsidR="002E671A" w:rsidRDefault="0042697E" w:rsidP="00206812">
      <w:r>
        <w:rPr>
          <w:b/>
          <w:i/>
        </w:rPr>
        <w:lastRenderedPageBreak/>
        <w:t>Figure 2</w:t>
      </w:r>
      <w:r>
        <w:rPr>
          <w:i/>
        </w:rPr>
        <w:t xml:space="preserve"> Temporal extents ranked by duration (a), and geographic extents (b, c) of 24 studies that we reviewed. Worldwide (Dornelas </w:t>
      </w:r>
      <w:r w:rsidR="00237020" w:rsidRPr="00237020">
        <w:rPr>
          <w:i/>
          <w:iCs/>
        </w:rPr>
        <w:t>et al.</w:t>
      </w:r>
      <w:r>
        <w:rPr>
          <w:i/>
        </w:rPr>
        <w:t xml:space="preserve">, 2014; Blowes </w:t>
      </w:r>
      <w:r w:rsidR="00237020" w:rsidRPr="00237020">
        <w:rPr>
          <w:i/>
          <w:iCs/>
        </w:rPr>
        <w:t>et al.</w:t>
      </w:r>
      <w:r>
        <w:rPr>
          <w:i/>
        </w:rPr>
        <w:t xml:space="preserve">, 2019; Jarzyna and Jetz 2018) and European-wide (Pilotto </w:t>
      </w:r>
      <w:r w:rsidR="00237020" w:rsidRPr="00237020">
        <w:rPr>
          <w:i/>
          <w:iCs/>
        </w:rPr>
        <w:t>et al.</w:t>
      </w:r>
      <w:r>
        <w:rPr>
          <w:i/>
        </w:rPr>
        <w:t xml:space="preserve">, 2020; Keller </w:t>
      </w:r>
      <w:r w:rsidR="00237020" w:rsidRPr="00237020">
        <w:rPr>
          <w:i/>
          <w:iCs/>
        </w:rPr>
        <w:t>et al.</w:t>
      </w:r>
      <w:r>
        <w:rPr>
          <w:i/>
        </w:rPr>
        <w:t>, 2020) studies are not represented.</w:t>
      </w:r>
    </w:p>
    <w:p w14:paraId="00130E21" w14:textId="77777777" w:rsidR="002E671A" w:rsidRDefault="0042697E" w:rsidP="00206812">
      <w:pPr>
        <w:pStyle w:val="Heading2"/>
        <w:spacing w:line="480" w:lineRule="auto"/>
      </w:pPr>
      <w:bookmarkStart w:id="0" w:name="_q8e2z2misnj0" w:colFirst="0" w:colLast="0"/>
      <w:bookmarkEnd w:id="0"/>
      <w:r>
        <w:t>Overall trends</w:t>
      </w:r>
    </w:p>
    <w:p w14:paraId="7611B504" w14:textId="77777777" w:rsidR="002E671A" w:rsidRDefault="0042697E" w:rsidP="00206812">
      <w:r>
        <w:t xml:space="preserve">Overall, we found 36 </w:t>
      </w:r>
      <w:r>
        <w:rPr>
          <w:i/>
        </w:rPr>
        <w:t xml:space="preserve">Increases, </w:t>
      </w:r>
      <w:r>
        <w:t xml:space="preserve">14 </w:t>
      </w:r>
      <w:r>
        <w:rPr>
          <w:i/>
        </w:rPr>
        <w:t xml:space="preserve">Stable </w:t>
      </w:r>
      <w:r>
        <w:t>and</w:t>
      </w:r>
      <w:r>
        <w:rPr>
          <w:i/>
        </w:rPr>
        <w:t xml:space="preserve"> </w:t>
      </w:r>
      <w:r>
        <w:t xml:space="preserve">9 </w:t>
      </w:r>
      <w:r>
        <w:rPr>
          <w:i/>
        </w:rPr>
        <w:t>Decreases</w:t>
      </w:r>
      <w:r>
        <w:t xml:space="preserve"> trends (each trend is based on spatially replicated data) across the literature (supplementary Fig. 1a). After accounting for pseudo-replicates, there were 26 </w:t>
      </w:r>
      <w:r>
        <w:rPr>
          <w:i/>
        </w:rPr>
        <w:t>Increases</w:t>
      </w:r>
      <w:r>
        <w:t xml:space="preserve">, 11 </w:t>
      </w:r>
      <w:r>
        <w:rPr>
          <w:i/>
        </w:rPr>
        <w:t xml:space="preserve">Stable </w:t>
      </w:r>
      <w:r>
        <w:t xml:space="preserve">and 9 </w:t>
      </w:r>
      <w:r>
        <w:rPr>
          <w:i/>
        </w:rPr>
        <w:t xml:space="preserve">Decreases </w:t>
      </w:r>
      <w:r>
        <w:t xml:space="preserve">(Fig. 3a).  Remarkably, studies with spatial replicates at </w:t>
      </w:r>
      <w:r>
        <w:rPr>
          <w:i/>
        </w:rPr>
        <w:t>National</w:t>
      </w:r>
      <w:r>
        <w:t xml:space="preserve"> grain (</w:t>
      </w:r>
      <w:r>
        <w:rPr>
          <w:i/>
        </w:rPr>
        <w:t xml:space="preserve">i.e. </w:t>
      </w:r>
      <w:r>
        <w:t xml:space="preserve">averaging trends across several countries) were absent. In our case, local grains were more represented than the others, and the number of articles decreases with the increasing spatial grain. From the selected articles, local spatial grains exhibited the highest variation in the trend sign. Surprisingly, trends at regional grains were mainly only increasing and no decreases were found. At the </w:t>
      </w:r>
      <w:r>
        <w:rPr>
          <w:i/>
        </w:rPr>
        <w:t xml:space="preserve">Global </w:t>
      </w:r>
      <w:r>
        <w:t xml:space="preserve">scale, as expected, we found no </w:t>
      </w:r>
      <w:r>
        <w:rPr>
          <w:i/>
        </w:rPr>
        <w:t>Increase</w:t>
      </w:r>
      <w:r>
        <w:t>.</w:t>
      </w:r>
    </w:p>
    <w:p w14:paraId="205A6107" w14:textId="77777777" w:rsidR="002E671A" w:rsidRDefault="0042697E" w:rsidP="00206812">
      <w:pPr>
        <w:pStyle w:val="Heading2"/>
        <w:spacing w:line="480" w:lineRule="auto"/>
        <w:rPr>
          <w:b/>
        </w:rPr>
      </w:pPr>
      <w:bookmarkStart w:id="1" w:name="_crf2au54vp24" w:colFirst="0" w:colLast="0"/>
      <w:bookmarkEnd w:id="1"/>
      <w:r>
        <w:t>Trends by metric</w:t>
      </w:r>
    </w:p>
    <w:p w14:paraId="4649137F" w14:textId="39F362CF" w:rsidR="002E671A" w:rsidRDefault="0042697E" w:rsidP="00206812">
      <w:r>
        <w:t xml:space="preserve">Among the different metrics, most of the examined studies deal with temporal trends of species richness (Fig. 3b, </w:t>
      </w:r>
      <w:r>
        <w:rPr>
          <w:i/>
        </w:rPr>
        <w:t>sR =</w:t>
      </w:r>
      <w:r>
        <w:t xml:space="preserve"> </w:t>
      </w:r>
      <w:r>
        <w:rPr>
          <w:i/>
        </w:rPr>
        <w:t>41</w:t>
      </w:r>
      <w:r w:rsidR="00E73F01">
        <w:rPr>
          <w:i/>
        </w:rPr>
        <w:t>%;</w:t>
      </w:r>
      <w:r>
        <w:t xml:space="preserve"> Supplementary Fig. 1b, </w:t>
      </w:r>
      <w:r>
        <w:rPr>
          <w:i/>
        </w:rPr>
        <w:t>sR = 54%</w:t>
      </w:r>
      <w:r>
        <w:t xml:space="preserve">).  We seldom found trends of the other metrics with spatial replicates. Even when accounting for pseudo-replicates, the most common trend of richness (both taxonomic and functional) is </w:t>
      </w:r>
      <w:r>
        <w:rPr>
          <w:i/>
        </w:rPr>
        <w:t>Increase</w:t>
      </w:r>
      <w:r>
        <w:t xml:space="preserve">, whilst </w:t>
      </w:r>
      <w:r>
        <w:rPr>
          <w:i/>
        </w:rPr>
        <w:t xml:space="preserve">Decrease </w:t>
      </w:r>
      <w:r>
        <w:t xml:space="preserve">is the less common. Evenness indices (both taxonomic and functional) are also found mainly increasing. Interestingly, taxonomic diversity is only increasing whilst functional diversity is reported increasing, decreasing and stable. Spatial 𝛽-diversity indices (both taxonomic and functional) mainly decrease whilst temporal 𝛽-diversity mainly increases. </w:t>
      </w:r>
    </w:p>
    <w:p w14:paraId="7C7DD3B0" w14:textId="77777777" w:rsidR="002E671A" w:rsidRDefault="0042697E" w:rsidP="00206812">
      <w:pPr>
        <w:pStyle w:val="Heading2"/>
        <w:spacing w:line="480" w:lineRule="auto"/>
      </w:pPr>
      <w:bookmarkStart w:id="2" w:name="_qvrwl3wa4yq2" w:colFirst="0" w:colLast="0"/>
      <w:bookmarkEnd w:id="2"/>
      <w:r>
        <w:lastRenderedPageBreak/>
        <w:t>Trends by spatial grain</w:t>
      </w:r>
    </w:p>
    <w:p w14:paraId="5FD3119A" w14:textId="6DC0FAE8" w:rsidR="002E671A" w:rsidRPr="00B40EC1" w:rsidRDefault="0042697E" w:rsidP="00206812">
      <w:r>
        <w:t>Trends of only three metrics are comparable through spatial scales (Fig. 3c): species richness, functional diversity and temporal 𝛽-diversity. In the studies that we reviewed, at local and regional grains, species richness mostly increases while it decreases at global scale. At local grain, functional diversity shows as many decreases as increases, whilst it is increasing at regional grain and decreasing at global scale. Temporal 𝛽-diversity is mainly increasing at local and regional grains and is stable at global scale.</w:t>
      </w:r>
    </w:p>
    <w:p w14:paraId="3F57255A" w14:textId="77777777" w:rsidR="002E671A" w:rsidRDefault="0042697E" w:rsidP="00206812">
      <w:r>
        <w:rPr>
          <w:b/>
          <w:i/>
          <w:noProof/>
        </w:rPr>
        <w:drawing>
          <wp:inline distT="114300" distB="114300" distL="114300" distR="114300" wp14:anchorId="2EADA53F" wp14:editId="56A93462">
            <wp:extent cx="5731200" cy="4305300"/>
            <wp:effectExtent l="0" t="0" r="0" b="0"/>
            <wp:docPr id="4"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23"/>
                    <a:srcRect/>
                    <a:stretch>
                      <a:fillRect/>
                    </a:stretch>
                  </pic:blipFill>
                  <pic:spPr>
                    <a:xfrm>
                      <a:off x="0" y="0"/>
                      <a:ext cx="5731200" cy="4305300"/>
                    </a:xfrm>
                    <a:prstGeom prst="rect">
                      <a:avLst/>
                    </a:prstGeom>
                    <a:ln/>
                  </pic:spPr>
                </pic:pic>
              </a:graphicData>
            </a:graphic>
          </wp:inline>
        </w:drawing>
      </w:r>
    </w:p>
    <w:p w14:paraId="0930C493" w14:textId="3E6691F3" w:rsidR="002E671A" w:rsidRPr="00B40EC1" w:rsidRDefault="0042697E" w:rsidP="00B40EC1">
      <w:pPr>
        <w:rPr>
          <w:b/>
          <w:i/>
        </w:rPr>
      </w:pPr>
      <w:r>
        <w:rPr>
          <w:b/>
          <w:i/>
        </w:rPr>
        <w:t xml:space="preserve">Figure 3 (in color): </w:t>
      </w:r>
      <w:r>
        <w:rPr>
          <w:i/>
        </w:rPr>
        <w:t xml:space="preserve">Numbers of trends in each category (increase, stable, decrease) (a) for each spatial grain, (b) for each of the 12 metrics and (c) for each metric in each spatial grain. We accounted for pseudoreplication by removing the trends using the same datasets at the same spatial grain. Here, 46 trends from 21 articles are reported (out of 59 and 24, respectively). Note that each trend already represents a summary over spatial replicates. </w:t>
      </w:r>
      <w:r>
        <w:rPr>
          <w:i/>
        </w:rPr>
        <w:lastRenderedPageBreak/>
        <w:t>Abbreviations: species richness (sR), functional richness (fR), evenness (Eve), functional evenness (fEve), taxonomic diversity (Div), functional diversity (fDiv), temporal beta-diversity (tBetaDiv), spatial beta-diversity (sBetaDiv), functional spatial beta-diversity (fsBetaDiv), gamma-diversity (gammaDiv), functional Gamma-diversity (fgammaDiv), phylogenetic diversity (pDiv).</w:t>
      </w:r>
    </w:p>
    <w:p w14:paraId="2EF1F28D" w14:textId="77777777" w:rsidR="002E671A" w:rsidRDefault="0042697E" w:rsidP="00B40EC1">
      <w:pPr>
        <w:pStyle w:val="Heading1"/>
        <w:spacing w:line="480" w:lineRule="auto"/>
      </w:pPr>
      <w:bookmarkStart w:id="3" w:name="_9y5dfftdd10l" w:colFirst="0" w:colLast="0"/>
      <w:bookmarkEnd w:id="3"/>
      <w:r>
        <w:t>Discussion</w:t>
      </w:r>
    </w:p>
    <w:p w14:paraId="12F2D914" w14:textId="77777777" w:rsidR="002E671A" w:rsidRDefault="0042697E" w:rsidP="00B40EC1">
      <w:pPr>
        <w:pStyle w:val="Heading2"/>
        <w:spacing w:line="480" w:lineRule="auto"/>
      </w:pPr>
      <w:bookmarkStart w:id="4" w:name="_epq6tagnbh9n" w:colFirst="0" w:colLast="0"/>
      <w:bookmarkEnd w:id="4"/>
      <w:r>
        <w:t>Dynamics of avian biodiversity</w:t>
      </w:r>
    </w:p>
    <w:p w14:paraId="097E7D2E" w14:textId="41824D71" w:rsidR="002E671A" w:rsidRDefault="0042697E" w:rsidP="00B40EC1">
      <w:r>
        <w:t xml:space="preserve">While global biodiversity is undoubtedly decreasing, there is still no evidence of this negative trend at local and regional scales </w:t>
      </w:r>
      <w:r w:rsidR="00E73F01">
        <w:fldChar w:fldCharType="begin"/>
      </w:r>
      <w:r w:rsidR="00E73F01">
        <w:instrText xml:space="preserve"> ADDIN ZOTERO_ITEM CSL_CITATION {"citationID":"wAeO4gJA","properties":{"formattedCitation":"(Blowes et al., 2019; Cardinale et al., 2018; Dornelas et al., 2014; Finderup Nielsen et al., 2019; Vellend et al., 2013)","plainCitation":"(Blowes et al., 2019; Cardinale et al., 2018; Dornelas et al., 2014; Finderup Nielsen et al., 2019; Vellend et al., 2013)","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292,"uris":["http://zotero.org/users/6714553/items/KV85W2LW"],"uri":["http://zotero.org/users/6714553/items/KV85W2LW"],"itemData":{"id":292,"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fi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fferent implications for conservation. Lastly, we suggest researchers be aware of pros and cons of using diff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ScienceDirect","title":"Is local biodiversity declining or not? A summary of the debate over analysis of species richness time trends","title-short":"Is local biodiversity declining or not?","URL":"https://www.sciencedirect.com/science/article/pii/S000632071732089X","volume":"219","author":[{"family":"Cardinale","given":"Bradley J."},{"family":"Gonzalez","given":"Andrew"},{"family":"Allington","given":"Ginger R. H."},{"family":"Loreau","given":"Michel"}],"accessed":{"date-parts":[["2021",6,23]]},"issued":{"date-parts":[["2018",3,1]]}}},{"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id":1262,"uris":["http://zotero.org/users/6714553/items/D4H4PY4I"],"uri":["http://zotero.org/users/6714553/items/D4H4PY4I"],"itemData":{"id":1262,"type":"article-journal","abstract":"While biodiversity loss continues globally, assessments of regional and local change over time have been equivocal. Here, we assess changes in plant species richness and beta diversity over 140 years at the level of regions within a country. Using 19th-century ﬂora censuses for 14 Danish regions as a baseline, we overcome previous criticisms concerning short time series and neglect of completely altered habitats. We ﬁnd that species composition has changed dramatically and directionally across all regions. Substantial species losses were more than offset by large gains, resulting in a net increase in species richness in all regions. The occupancy of initially widespread species increased, while initially rare species lost terrain. These changes were accompanied by strong biotic homogenization; i.e. regions are more similar now than they were 140 years ago. Species declining in Denmark were found to be in similar decline all over Northern Europe.","container-title":"Ecology Letters","DOI":"10.1111/ele.13361","ISSN":"1461-023X, 1461-0248","issue":"10","journalAbbreviation":"Ecol Lett","language":"en","page":"1650-1657","source":"DOI.org (Crossref)","title":"More is less: net gain in species richness, but biotic homogenization over 140 years","title-short":"More is less","URL":"https://o</w:instrText>
      </w:r>
      <w:r w:rsidR="00E73F01" w:rsidRPr="00E73F01">
        <w:rPr>
          <w:lang w:val="fr-FR"/>
        </w:rPr>
        <w:instrText xml:space="preserve">nlinelibrary.wiley.com/doi/10.1111/ele.13361","volume":"22","author":[{"family":"Finderup Nielsen","given":"Tora"},{"family":"Sand‐Jensen","given":"Kaj"},{"family":"Dornelas","given":"Maria"},{"family":"Bruun","given":"Hans Henrik"}],"editor":[{"family":"Fukami","given":"Tadashi"}],"accessed":{"date-parts":[["2022",1,26]]},"issued":{"date-parts":[["2019",10]]}}},{"id":128,"uris":["http://zotero.org/users/6714553/items/MDXQY73X"],"uri":["http://zotero.org/users/6714553/items/MDXQY73X"],"itemData":{"id":128,"type":"article-journal","container-title":"Proceedings of the National Academy of Sciences","DOI":"10.1073/pnas.1312779110","ISSN":"0027-8424, 1091-6490","issue":"48","journalAbbreviation":"Proceedings of the National Academy of Sciences","language":"en","page":"19456-19459","source":"DOI.org (Crossref)","title":"Global meta-analysis reveals no net change in local-scale plant biodiversity over time","URL":"http://www.pnas.org/cgi/doi/10.1073/pnas.1312779110","volume":"110","author":[{"family":"Vellend","given":"M."},{"family":"Baeten","given":"L."},{"family":"Myers-Smith","given":"I. H."},{"family":"Elmendorf","given":"S. C."},{"family":"Beausejour","given":"R."},{"family":"Brown","given":"C. D."},{"family":"De Frenne","given":"P."},{"family":"Verheyen","given":"K."},{"family":"Wipf","given":"S."}],"accessed":{"date-parts":[["2020",11,9]]},"issued":{"date-parts":[["2013",11,26]]}}}],"schema":"https://github.com/citation-style-language/schema/raw/master/csl-citation.json"} </w:instrText>
      </w:r>
      <w:r w:rsidR="00E73F01">
        <w:fldChar w:fldCharType="separate"/>
      </w:r>
      <w:r w:rsidR="00E73F01" w:rsidRPr="00E73F01">
        <w:rPr>
          <w:lang w:val="fr-FR"/>
        </w:rPr>
        <w:t xml:space="preserve">(Blowes </w:t>
      </w:r>
      <w:r w:rsidR="00237020" w:rsidRPr="00237020">
        <w:rPr>
          <w:i/>
          <w:iCs/>
          <w:lang w:val="fr-FR"/>
        </w:rPr>
        <w:t>et al.</w:t>
      </w:r>
      <w:r w:rsidR="00E73F01" w:rsidRPr="00E73F01">
        <w:rPr>
          <w:lang w:val="fr-FR"/>
        </w:rPr>
        <w:t xml:space="preserve">, 2019; Cardinale </w:t>
      </w:r>
      <w:r w:rsidR="00237020" w:rsidRPr="00237020">
        <w:rPr>
          <w:i/>
          <w:iCs/>
          <w:lang w:val="fr-FR"/>
        </w:rPr>
        <w:t>et al.</w:t>
      </w:r>
      <w:r w:rsidR="00E73F01" w:rsidRPr="00E73F01">
        <w:rPr>
          <w:lang w:val="fr-FR"/>
        </w:rPr>
        <w:t xml:space="preserve">, 2018; Dornelas </w:t>
      </w:r>
      <w:r w:rsidR="00237020" w:rsidRPr="00237020">
        <w:rPr>
          <w:i/>
          <w:iCs/>
          <w:lang w:val="fr-FR"/>
        </w:rPr>
        <w:t>et al.</w:t>
      </w:r>
      <w:r w:rsidR="00E73F01" w:rsidRPr="00E73F01">
        <w:rPr>
          <w:lang w:val="fr-FR"/>
        </w:rPr>
        <w:t xml:space="preserve">, 2014; Finderup Nielsen </w:t>
      </w:r>
      <w:r w:rsidR="00237020" w:rsidRPr="00237020">
        <w:rPr>
          <w:i/>
          <w:iCs/>
          <w:lang w:val="fr-FR"/>
        </w:rPr>
        <w:t>et al.</w:t>
      </w:r>
      <w:r w:rsidR="00E73F01" w:rsidRPr="00E73F01">
        <w:rPr>
          <w:lang w:val="fr-FR"/>
        </w:rPr>
        <w:t xml:space="preserve">, 2019; Vellend </w:t>
      </w:r>
      <w:r w:rsidR="00237020" w:rsidRPr="00237020">
        <w:rPr>
          <w:i/>
          <w:iCs/>
          <w:lang w:val="fr-FR"/>
        </w:rPr>
        <w:t>et al.</w:t>
      </w:r>
      <w:r w:rsidR="00E73F01" w:rsidRPr="00E73F01">
        <w:rPr>
          <w:lang w:val="fr-FR"/>
        </w:rPr>
        <w:t>, 2013)</w:t>
      </w:r>
      <w:r w:rsidR="00E73F01">
        <w:fldChar w:fldCharType="end"/>
      </w:r>
      <w:r w:rsidRPr="00E73F01">
        <w:rPr>
          <w:lang w:val="fr-FR"/>
        </w:rPr>
        <w:t xml:space="preserve">. </w:t>
      </w:r>
      <w:r>
        <w:t xml:space="preserve">Using literature on bird biodiversity trends, here we show that: </w:t>
      </w:r>
      <w:r>
        <w:rPr>
          <w:b/>
        </w:rPr>
        <w:t xml:space="preserve">1) </w:t>
      </w:r>
      <w:r>
        <w:t xml:space="preserve">the direction of local diversity dynamics varies considerably, </w:t>
      </w:r>
      <w:r>
        <w:rPr>
          <w:b/>
        </w:rPr>
        <w:t>2)</w:t>
      </w:r>
      <w:r>
        <w:t xml:space="preserve"> intermediate (</w:t>
      </w:r>
      <w:r>
        <w:rPr>
          <w:i/>
        </w:rPr>
        <w:t xml:space="preserve">i.e. </w:t>
      </w:r>
      <w:r>
        <w:t xml:space="preserve">regional) spatial grains exhibit positive trends and </w:t>
      </w:r>
      <w:r>
        <w:rPr>
          <w:b/>
        </w:rPr>
        <w:t xml:space="preserve">3) </w:t>
      </w:r>
      <w:r>
        <w:t xml:space="preserve">this is in contrast with global richness which is declining. We further show that </w:t>
      </w:r>
      <w:r>
        <w:rPr>
          <w:b/>
        </w:rPr>
        <w:t>4)</w:t>
      </w:r>
      <w:r>
        <w:t xml:space="preserve"> at local grains, taxonomic diversity metrics (</w:t>
      </w:r>
      <w:r>
        <w:rPr>
          <w:i/>
        </w:rPr>
        <w:t xml:space="preserve">i.e. </w:t>
      </w:r>
      <w:r>
        <w:t xml:space="preserve">species richness, diversity, evenness, gamma diversity) are mainly increasing. This is also the case of functional richness and phylogenetic diversity, which we found to be only reported increasing at local scales. </w:t>
      </w:r>
    </w:p>
    <w:p w14:paraId="549507EE" w14:textId="0A3F262C" w:rsidR="002E671A" w:rsidRDefault="0042697E" w:rsidP="00B40EC1">
      <w:r>
        <w:t xml:space="preserve">Given the prevailing notion of the current biodiversity crisis </w:t>
      </w:r>
      <w:r w:rsidR="00AE1675">
        <w:fldChar w:fldCharType="begin"/>
      </w:r>
      <w:r w:rsidR="00AE1675">
        <w:instrText xml:space="preserve"> ADDIN ZOTERO_ITEM CSL_CITATION {"citationID":"HujNleyx","properties":{"formattedCitation":"(Barnosky et al., 2011; Ceballos et al., 2020; Cowie et al., 2022)","plainCitation":"(Barnosky et al., 2011; Ceballos et al., 2020; Cowie et al., 2022)","noteIndex":0},"citationItems":[{"id":16,"uris":["http://zotero.org/users/6714553/items/FZIA8ZC3"],"uri":["http://zotero.org/users/6714553/items/FZIA8ZC3"],"itemData":{"id":16,"type":"article-journal","abstract":"Palaeontologists recognize five major extinction events from the fossil record, with the most recent, the Cretaceous mass extinction, ending some 65 million years ago. Given the many species known to have disappeared in the past few thousand years, some biologists suggest that a sixth such event is now under way. Barnosky et al. set out to review the evidence for that claim, and conclude that the recent loss of species is dramatic and serious, but not yet in the mass extinction category — usually defined as a loss of at least 75% of Earth's species in a geologically short time frame. But that said, there are clear indications that the loss of species now classed as 'critically endangered' would soon propel the world into its sixth mass extinction.","container-title":"Nature","DOI":"10.1038/nature09678","ISSN":"1476-4687","issue":"7336","language":"en","note":"number: 7336\npublisher: Nature Publishing Group","page":"51-57","source":"www-nature-com.accesdistant.sorbonne-universite.fr","title":"Has the Earth’s sixth mass extinction already arrived?","URL":"http://www.nature.com/articles/nature09678","volume":"471","author":[{"family":"Barnosky","given":"Anthony D."},{"family":"Matzke","given":"Nicholas"},{"family":"Tomiya","given":"Susumu"},{"family":"Wogan","given":"Guinevere O. U."},{"family":"Swartz","given":"Brian"},{"family":"Quental","given":"Tiago B."},{"family":"Marshall","given":"Charles"},{"family":"McGuire","given":"Jenny L."},{"family":"Lindsey","given":"Emily L."},{"family":"Maguire","given":"Kaitlin C."},{"family":"Mersey","given":"Ben"},{"family":"Ferrer","given":"Elizabeth A."}],"accessed":{"date-parts":[["2020",7,8]]},"issued":{"date-parts":[["2011",3]]}}},{"id":1281,"uris":["http://zotero.org/users/6714553/items/Q3SWLU9T"],"uri":["http://zotero.org/users/6714553/items/Q3SWLU9T"],"itemData":{"id":1281,"type":"article-journal","abstract":"The ongoing sixth mass species extinction is the result of the destruction of component populations leading to eventual extirpation of entire species. Populations and species extinctions have severe implications for society through the degradation of ecosystem services. Here we assess the extinction crisis from a different perspective. We examine 29,400 species of terrestrial vertebrates, and determine which are on the brink of extinction because they have fewer than 1,000 individuals. There are 515 species on the brink (1.7% of the evaluated vertebrates). Around 94% of the populations of 77 mammal and bird species on the brink have been lost in the last century. Assuming all species on the brink have similar trends, more than 237,000 populations of those species have vanished since 1900. We conclude the human-caused sixth mass extinction is likely accelerating for several reasons. First, many of the species that have been driven to the brink will likely become extinct soon. Second, the distribution of those species highly coincides with hundreds of other endangered species, surviving in regions with high human impacts, suggesting ongoing regional biodiversity collapses. Third, close ecological interactions of species on the brink tend to move other species toward annihilation when they disappear—extinction breeds extinctions. Finally, human pressures on the biosphere are growing rapidly, and a recent example is the current coronavirus disease 2019 (Covid-19) pandemic, linked to wildlife trade. Our results reemphasize the extreme urgency of taking much-expanded worldwide actions to save wild species and humanity’s crucial life-support systems from this existential threat.","container-title":"Proceedings of the National Academy of Sciences","DOI":"10.1073/pnas.1922686117","ISSN":"0027-8424, 1091-6490","issue":"24","journalAbbreviation":"PNAS","language":"en","note":"publisher: National Academy of Sciences\nsection: Biological Sciences\nPMID: 32482862","page":"13596-13602","source":"www.pnas.org","title":"Vertebrates on the brink as indicators of biological annihilation and the sixth mass extinction","URL":"https://www.pnas.org/content/117/24/13596","volume":"117","author":[{"family":"Ceballos","given":"Gerardo"},{"family":"Ehrlich","given":"Paul R."},{"family":"Raven","given":"Peter H."}],"accessed":{"date-parts":[["2022",1,31]]},"issued":{"date-parts":[["2020",6,16]]}}},{"id":1320,"uris":["http://zotero.org/users/6714553/items/9TAJU9IE"],"uri":["http://zotero.org/users/6714553/items/9TAJU9IE"],"itemData":{"id":1320,"type":"article-journal","abstract":"There have been five Mass Extinction events in the history of Earth's biodiversity, all caused by dramatic but natural phenomena. It has been claimed that the Sixth Mass Extinction may be underway, this time caused entirely by humans. Although considerable evidence indicates that there is a biodiversity crisis of increasing extinctions and plummeting abundances, some do not accept that this amounts to a Sixth Mass Extinction. Often, they use the IUCN Red List to support their stance, arguing that the rate of species loss does not differ from the background rate. However, the Red List is heavily biased: almost all birds and mammals but only a minute fraction of invertebrates have been evaluated against conservation criteria. Incorporating estimates of the true number of invertebrate extinctions leads to the conclusion that the rate vastly exceeds the background rate and that we may indeed be witnessing the start of the Sixth Mass Extinction. As an example, we focus on molluscs, the second largest phylum in numbers of known species, and, extrapolating boldly, estimate that, since around AD 1500, possibly as many as 7.5–13% (150,000–260,000) of all 2 million known species have already gone extinct, orders of magnitude greater than the 882 (0.04%) on the Red List. We review differences in extinction rates according to realms: marine species face significant threats but, although previous mass extinctions were largely defined by marine invertebrates, there is no evidence that the marine biota has reached the same crisis as the non-marine biota. Island species have suffered far greater rates than continental ones. Plants face similar conservation biases as do invertebrates, although there are hints they may have suffered lower extinction rates. There are also those who do not deny an extinction crisis but accept it as a new trajectory of evolution, because humans are part of the natural world; some even embrace it, with a desire to manipulate it for human benefit. We take issue with these stances. Humans are the only species able to manipulate the Earth on a grand scale, and they have allowed the current crisis to happen. Despite multiple conservation initiatives at various levels, most are not species oriented (certain charismatic vertebrates excepted) and specific actions to protect every living species individually are simply unfeasible because of the tyranny of numbers. As systematic biologists, we encourage the nurturing of the innate human appreciation of biodiversity, but we reaffirm the message that the biodiversity that makes our world so fascinating, beautiful and functional is vanishing unnoticed at an unprecedented rate. In the face of a mounting crisis, scientists must adopt the practices of preventive archaeology, and collect and document as many species as possible before they disappear. All this depends on reviving the venerable study of natural history and taxonomy. Denying the crisis, simply accepting it and doing nothing, or even embracing it for the ostensible benefit of humanity, are not appropriate options and pave the way for the Earth to continue on its sad trajectory towards a Sixth Mass Extinction.","container-title":"Biological Reviews","DOI":"10.1111/brv.12816","ISSN":"1469-185X","issue":"n/a","language":"en","note":"_eprint: https://onlinelibrary.wiley.com/doi/pdf/10.1111/brv.12816","source":"Wiley Online Library","title":"The Sixth Mass Extinction: fact, fiction or speculation?","title-short":"The Sixth Mass Extinction","URL":"https://onlinelibrary.wiley.com/doi/abs/10.1111/brv.12816","volume":"n/a","author":[{"family":"Cowie","given":"Robert H."},{"family":"Bouchet","given":"Philippe"},{"family":"Fontaine","given":"Benoît"}],"accessed":{"date-parts":[["2022",2,18]]},"issued":{"date-parts":[["2022"]]}}}],"schema":"https://github.com/citation-style-language/schema/raw/master/csl-citation.json"} </w:instrText>
      </w:r>
      <w:r w:rsidR="00AE1675">
        <w:fldChar w:fldCharType="separate"/>
      </w:r>
      <w:r w:rsidR="00AE1675" w:rsidRPr="00AE1675">
        <w:t xml:space="preserve">(Barnosky </w:t>
      </w:r>
      <w:r w:rsidR="00237020" w:rsidRPr="00237020">
        <w:rPr>
          <w:i/>
          <w:iCs/>
        </w:rPr>
        <w:t>et al.</w:t>
      </w:r>
      <w:r w:rsidR="00AE1675" w:rsidRPr="00AE1675">
        <w:t xml:space="preserve">, 2011; Ceballos </w:t>
      </w:r>
      <w:r w:rsidR="00237020" w:rsidRPr="00237020">
        <w:rPr>
          <w:i/>
          <w:iCs/>
        </w:rPr>
        <w:t>et al.</w:t>
      </w:r>
      <w:r w:rsidR="00AE1675" w:rsidRPr="00AE1675">
        <w:t xml:space="preserve">, 2020; Cowie </w:t>
      </w:r>
      <w:r w:rsidR="00237020" w:rsidRPr="00237020">
        <w:rPr>
          <w:i/>
          <w:iCs/>
        </w:rPr>
        <w:t>et al.</w:t>
      </w:r>
      <w:r w:rsidR="00AE1675" w:rsidRPr="00AE1675">
        <w:t>, 2022)</w:t>
      </w:r>
      <w:r w:rsidR="00AE1675">
        <w:fldChar w:fldCharType="end"/>
      </w:r>
      <w:r>
        <w:t>, the predominating increases of species richness and other biodiversity indices at local grains are surprising. We have reasons to think that these local increases are human-induced</w:t>
      </w:r>
      <w:r w:rsidR="00AE1675">
        <w:t xml:space="preserve"> </w:t>
      </w:r>
      <w:r w:rsidR="00AE1675">
        <w:fldChar w:fldCharType="begin"/>
      </w:r>
      <w:r w:rsidR="00AE1675">
        <w:instrText xml:space="preserve"> ADDIN ZOTERO_ITEM CSL_CITATION {"citationID":"hhD2opwh","properties":{"formattedCitation":"(Pereira et al., 2012)","plainCitation":"(Pereira et al., 2012)","noteIndex":0},"citationItems":[{"id":10,"uris":["http://zotero.org/users/6714553/items/VMGN48LR"],"uri":["http://zotero.org/users/6714553/items/VMGN48LR"],"itemData":{"id":10,"type":"article-journal","abstract":"Global biodiversity change is one of the most pressing environmental issues of our time. Here, we review current scientiﬁc knowledge on global biodiversity change and identify the main knowledge gaps. We discuss two components of biodiversity change—biodiversity alterations and biodiversity loss—across four dimensions of biodiversity: species extinctions, species abundances, species distributions, and genetic diversity. We brieﬂy review the impacts that modern humans and their ancestors have had on biodiversity and discuss the recent declines and alterations in biodiversity. We analyze the direct pressures on biodiversity change: habitat change, overexploitation, exotic species, pollution, and climate change. We discuss the underlying causes, such as demographic growth and resource use, and review existing scenario projections. We identify successes and impending opportunities in biodiversity policy and management, and highlight gaps in biodiversity monitoring and models. Finally, we discuss how the ecosystem services framework can be used to identify undesirable biodiversity change and allocate conservation efforts.","container-title":"Annual Review of Environment and Resources","DOI":"10.1146/annurev-environ-042911-093511","ISSN":"1543-5938, 1545-2050","issue":"1","journalAbbreviation":"Annu. Rev. Environ. Resour.","language":"en","page":"25-50","source":"DOI.org (Crossref)","title":"Global Biodiversity Change: The Bad, the Good, and the Unknown","title-short":"Global Biodiversity Change","URL":"http://www.annualreviews.org/doi/10.1146/annurev-environ-042911-093511","volume":"37","author":[{"family":"Pereira","given":"Henrique Miguel"},{"family":"Navarro","given":"Laetitia Marie"},{"family":"Martins","given":"Inês Santos"}],"accessed":{"date-parts":[["2020",7,8]]},"issued":{"date-parts":[["2012",11,21]]}}}],"schema":"https://github.com/citation-style-language/schema/raw/master/csl-citation.json"} </w:instrText>
      </w:r>
      <w:r w:rsidR="00AE1675">
        <w:fldChar w:fldCharType="separate"/>
      </w:r>
      <w:r w:rsidR="00AE1675" w:rsidRPr="00AE1675">
        <w:t xml:space="preserve">(Pereira </w:t>
      </w:r>
      <w:r w:rsidR="00237020" w:rsidRPr="00237020">
        <w:rPr>
          <w:i/>
          <w:iCs/>
        </w:rPr>
        <w:t>et al.</w:t>
      </w:r>
      <w:r w:rsidR="00AE1675" w:rsidRPr="00AE1675">
        <w:t>, 2012)</w:t>
      </w:r>
      <w:r w:rsidR="00AE1675">
        <w:fldChar w:fldCharType="end"/>
      </w:r>
      <w:r>
        <w:t xml:space="preserve">. First, the local and regional increase of temporal 𝛽-diversity suggests the magnitude of instability often attributed to change in land use, overexploitation, introduction of invasive species or climate change </w:t>
      </w:r>
      <w:r w:rsidR="00AE1675">
        <w:fldChar w:fldCharType="begin"/>
      </w:r>
      <w:r w:rsidR="00AE1675">
        <w:instrText xml:space="preserve"> ADDIN ZOTERO_ITEM CSL_CITATION {"citationID":"wzwVtjeB","properties":{"formattedCitation":"(Pereira et al., 2012; Vaidyanathan, 2021)","plainCitation":"(Pereira et al., 2012; Vaidyanathan, 2021)","noteIndex":0},"citationItems":[{"id":10,"uris":["http://zotero.org/users/6714553/items/VMGN48LR"],"uri":["http://zotero.org/users/6714553/items/VMGN48LR"],"itemData":{"id":10,"type":"article-journal","abstract":"Global biodiversity change is one of the most pressing environmental issues of our time. Here, we review current scientiﬁc knowledge on global biodiversity change and identify the main knowledge gaps. We discuss two components of biodiversity change—biodiversity alterations and biodiversity loss—across four dimensions of biodiversity: species extinctions, species abundances, species distributions, and genetic diversity. We brieﬂy review the impacts that modern humans and their ancestors have had on biodiversity and discuss the recent declines and alterations in biodiversity. We analyze the direct pressures on biodiversity change: habitat change, overexploitation, exotic species, pollution, and climate change. We discuss the underlying causes, such as demographic growth and resource use, and review existing scenario projections. We identify successes and impending opportunities in biodiversity policy and management, and highlight gaps in biodiversity monitoring and models. Finally, we discuss how the ecosystem services framework can be used to identify undesirable biodiversity change and allocate conservation efforts.","container-title":"Annual Review of Environment and Resources","DOI":"10.1146/annurev-environ-042911-093511","ISSN":"1543-5938, 1545-2050","issue":"1","journalAbbreviation":"Annu. Rev. Environ. Resour.","language":"en","page":"25-50","source":"DOI.org (Crossref)","title":"Global Biodiversity Change: The Bad, the Good, and the Unknown","title-short":"Global Biodiversity Change","URL":"http://www.annualreviews.org/doi/10.1146/annurev-environ-042911-093511","volume":"37","author":[{"family":"Pereira","given":"Henrique Miguel"},{"family":"Navarro","given":"Laetitia Marie"},{"family":"Martins","given":"Inês Santos"}],"accessed":{"date-parts":[["2020",7,8]]},"issued":{"date-parts":[["2012",11,21]]}}},{"id":417,"uris":["http://zotero.org/users/6714553/items/SWQ55F6W"],"uri":["http://zotero.org/users/6714553/items/SWQ55F6W"],"itemData":{"id":417,"type":"article-journal","abstract":"Many communities aren’t losing biodiversity, but ecosystems are changing rapidly and the future is far from rosy.","container-title":"Nature","DOI":"10.1038/d41586-021-02088-3","issue":"7870","language":"en","note":"Bandiera_abtest: a\nCg_type: News Feature\nnumber: 7870\npublisher: Nature Publishing Group\nSubject_term: Biodiversity, Ecology, Environmental sciences","page":"22-25","source":"www.nature.com","title":"The world’s species are playing musical chairs: how will it end?","title-short":"The world’s species are playing musical chairs","URL":"https://www.nature.com/articles/d41586-021-02088-3","volume":"596","author":[{"family":"Vaidyanathan","given":"Gayathri"}],"accessed":{"date-parts":[["2021",8,6]]},"issued":{"date-parts":[["2021",8,4]]}}}],"schema":"https://github.com/citation-style-language/schema/raw/master/csl-citation.json"} </w:instrText>
      </w:r>
      <w:r w:rsidR="00AE1675">
        <w:fldChar w:fldCharType="separate"/>
      </w:r>
      <w:r w:rsidR="00AE1675" w:rsidRPr="00AE1675">
        <w:t xml:space="preserve">(Pereira </w:t>
      </w:r>
      <w:r w:rsidR="00237020" w:rsidRPr="00237020">
        <w:rPr>
          <w:i/>
          <w:iCs/>
        </w:rPr>
        <w:t>et al.</w:t>
      </w:r>
      <w:r w:rsidR="00AE1675" w:rsidRPr="00AE1675">
        <w:t>, 2012; Vaidyanathan, 2021)</w:t>
      </w:r>
      <w:r w:rsidR="00AE1675">
        <w:fldChar w:fldCharType="end"/>
      </w:r>
      <w:r>
        <w:t xml:space="preserve">. Surprisingly, we found the temporal 𝛽-diversity at global scale to be reported stable, while an increase would be expected with anthropogenic disturbances </w:t>
      </w:r>
      <w:r w:rsidR="00AE1675">
        <w:fldChar w:fldCharType="begin"/>
      </w:r>
      <w:r w:rsidR="00AE1675">
        <w:instrText xml:space="preserve"> ADDIN ZOTERO_ITEM CSL_CITATION {"citationID":"pKtecjLu","properties":{"formattedCitation":"(McGill et al., 2015)","plainCitation":"(McGill et al., 2015)","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AE1675">
        <w:fldChar w:fldCharType="separate"/>
      </w:r>
      <w:r w:rsidR="00AE1675" w:rsidRPr="00AE1675">
        <w:t xml:space="preserve">(McGill </w:t>
      </w:r>
      <w:r w:rsidR="00237020" w:rsidRPr="00237020">
        <w:rPr>
          <w:i/>
          <w:iCs/>
        </w:rPr>
        <w:lastRenderedPageBreak/>
        <w:t>et al.</w:t>
      </w:r>
      <w:r w:rsidR="00AE1675" w:rsidRPr="00AE1675">
        <w:t>, 2015)</w:t>
      </w:r>
      <w:r w:rsidR="00AE1675">
        <w:fldChar w:fldCharType="end"/>
      </w:r>
      <w:r>
        <w:t>. Second, in the reviewed literature, we observed decrease of local spatial 𝛽-diversity which indicates homogenisation of bird communities</w:t>
      </w:r>
      <w:r w:rsidR="00AE1675">
        <w:t xml:space="preserve"> </w:t>
      </w:r>
      <w:r w:rsidR="00AE1675">
        <w:fldChar w:fldCharType="begin"/>
      </w:r>
      <w:r w:rsidR="00AE1675">
        <w:instrText xml:space="preserve"> ADDIN ZOTERO_ITEM CSL_CITATION {"citationID":"bzUzRM3P","properties":{"formattedCitation":"(Rigal et al., 2021)","plainCitation":"(Rigal et al., 2021)","noteIndex":0},"citationItems":[{"id":1211,"uris":["http://zotero.org/users/6714553/items/9FWY4D9J"],"uri":["http://zotero.org/users/6714553/items/9FWY4D9J"],"itemData":{"id":1211,"type":"article-journal","abstract":"The impact of global change on biodiversity is commonly assessed in terms of changes in species distributions, community richness and community composition. Whether and how much associations between species are also changing is much less documented. In this study, we quantify changes in large-scale patterns of species associations in bird communities in relation to changes in species composition. We use network approaches to build three community-aggregated indices reflecting complementary aspects of species association networks. We characterise the spatio–temporal dynamics of these indices using a large-scale and high-resolution dataset of bird co-abundances of 109 species monitored for 17 years (2001–2017) from 1969 sites across France. We finally test whether spatial and temporal changes in species association networks are related to species homogenisation estimated as the spatio–temporal dynamics of species turnover (β-diversity) and community generalism (community generalisation index). The consistency of these relationships is tested across three main habitats, namely woodland, grassland and human settlements. We document a directional change in association-based indices in response to modifications in species turnover and community generalism in space and time. Weaker associations and sparser networks were related to lower spatial species turnover and higher community generalism, suggesting an overlooked aspect of biotic homogenisation affecting species associations and may also have an impact on species interactions. We report that this overall pattern is not constant across habitats, with opposite relationships between biotic homogenisation and change in species association networks in urban versus forest communities suggesting distinct homogenisation processes. Although species associations contain only partial signatures of species interactions, our study highlights that biotic homogenisation translates to finer changes in community structure by affecting the number, strength and type of species associations.","container-title":"Oikos","DOI":"10.1111/oik.08756","ISSN":"1600-0706","issue":"n/a","language":"en","note":"_eprint: https://onlinelibrary.wiley.com/doi/pdf/10.1111/oik.08756","source":"Wiley Online Library","title":"Biotic homogenisation in bird communities leads to large-scale changes in species associations","URL":"https://onlinelibrary.wiley.com/doi/abs/10.1111/oik.08756","volume":"n/a","author":[{"family":"Rigal","given":"Stanislas"},{"family":"Devictor","given":"Vincent"},{"family":"Gaüzère","given":"Pierre"},{"family":"Kéfi","given":"Sonia"},{"family":"Forsman","given":"Jukka T."},{"family":"Kajanus","given":"Mira H."},{"family":"Mönkkönen","given":"Mikko"},{"family":"Dakos","given":"Vasilis"}],"accessed":{"date-parts":[["2021",12,16]]},"issued":{"date-parts":[["2021"]]}}}],"schema":"https://github.com/citation-style-language/schema/raw/master/csl-citation.json"} </w:instrText>
      </w:r>
      <w:r w:rsidR="00AE1675">
        <w:fldChar w:fldCharType="separate"/>
      </w:r>
      <w:r w:rsidR="00AE1675" w:rsidRPr="00AE1675">
        <w:t xml:space="preserve">(Rigal </w:t>
      </w:r>
      <w:r w:rsidR="00237020" w:rsidRPr="00237020">
        <w:rPr>
          <w:i/>
          <w:iCs/>
        </w:rPr>
        <w:t>et al.</w:t>
      </w:r>
      <w:r w:rsidR="00AE1675" w:rsidRPr="00AE1675">
        <w:t>, 2021)</w:t>
      </w:r>
      <w:r w:rsidR="00AE1675">
        <w:fldChar w:fldCharType="end"/>
      </w:r>
      <w:r>
        <w:t>, likely due to</w:t>
      </w:r>
      <w:r>
        <w:rPr>
          <w:i/>
        </w:rPr>
        <w:t xml:space="preserve"> </w:t>
      </w:r>
      <w:r>
        <w:t>replacement of endemic specialists by generalists after ecosystem perturbations, habitat fragmentation, and/or land</w:t>
      </w:r>
      <w:r w:rsidR="00AE1675">
        <w:t>-</w:t>
      </w:r>
      <w:r>
        <w:t xml:space="preserve">use homogenization </w:t>
      </w:r>
      <w:r w:rsidR="00096BE5">
        <w:fldChar w:fldCharType="begin"/>
      </w:r>
      <w:r w:rsidR="00096BE5">
        <w:instrText xml:space="preserve"> ADDIN ZOTERO_ITEM CSL_CITATION {"citationID":"Be4voYeR","properties":{"formattedCitation":"(Davey et al., 2012; Devictor et al., 2008; McGill et al., 2015; McKinney &amp; Lockwood, 1999)","plainCitation":"(Davey et al., 2012; Devictor et al., 2008; McGill et al., 2015; McKinney &amp; Lockwood, 1999)","noteIndex":0},"citationItems":[{"id":404,"uris":["http://zotero.org/users/6714553/items/WWG57QDI"],"uri":["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id":3,"uris":["http://zotero.org/users/6714553/items/LI5GY55I"],"uri":["http://zotero.org/users/6714553/items/LI5GY55I"],"itemData":{"id":3,"type":"article-journal","abstract":"Aim Worldwide, functional homogenization is now considered to be one of the most prominent forms of biotic impoverishment induced by current global changes. Yet this process has hardly been quantiﬁed on a large scale through simple indices, and the connection between landscape disturbance and functional homogenization has hardly been established. Here we test whether changes in land use and landscape fragmentation are associated with functional homogenization of bird communities at a national scale.","container-title":"Global Ecology and Biogeography","DOI":"10.1111/j.1466-8238.2007.00364.x","ISSN":"1466-822X, 1466-8238","issue":"2","journalAbbreviation":"Global Ecol Biogeography","language":"en","page":"252-261","source":"DOI.org (Crossref)","title":"Functional biotic homogenization of bird communities in disturbed landscapes","URL":"http://doi.wiley.com/10.1111/j.1466-8238.2007.00364.x","volume":"17","author":[{"family":"Devictor","given":"Vincent"},{"family":"Julliard","given":"Romain"},{"family":"Clavel","given":"Joanne"},{"family":"Jiguet","given":"Frédéric"},{"family":"Lee","given":"Alexandre"},{"family":"Couvet","given":"Denis"}],"accessed":{"date-parts":[["2020",7,29]]},"issued":{"date-parts":[["2008",3]]}}},{"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id":1214,"uris":["http://zotero.org/users/6714553/items/FE2ZUA83"],"uri":["http://zotero.org/users/6714553/items/FE2ZUA83"],"itemData":{"id":1214,"type":"article-journal","abstract":"Human activities are not random in their negative and positive impacts on biotas. Emerging evidence shows that most species are declining as a result of human activities (‘losers’) and are being replaced by a much smaller number of expanding species that thrive in human-altered environments (‘winners’). The result will be a more homogenized biosphere with lower diversity at regional and global scales. Recent data also indicate that the many losers and few winners tend to be non-randomly distributed among higher taxa and ecological groups, enhancing homogenization.","container-title":"Trends in Ecology &amp; Evolution","DOI":"10.1016/S0169-5347(99)01679-1","ISSN":"0169-5347","issue":"11","journalAbbreviation":"Trends in Ecology &amp; Evolution","language":"en","page":"450-453","source":"ScienceDirect","title":"Biotic homogenization: a few winners replacing many losers in the next mass extinction","title-short":"Biotic homogenization","URL":"https://www.sciencedirect.com/science/article/pii/S0169534799016791","volume":"14","author":[{"family":"McKinney","given":"Michael L"},{"family":"Lockwood","given":"Julie L"}],"accessed":{"date-parts":[["2021",12,17]]},"issued":{"date-parts":[["1999",11,1]]}}}],"schema":"https://github.com/citation-style-language/schema/raw/master/csl-citation.json"} </w:instrText>
      </w:r>
      <w:r w:rsidR="00096BE5">
        <w:fldChar w:fldCharType="separate"/>
      </w:r>
      <w:r w:rsidR="00096BE5" w:rsidRPr="00096BE5">
        <w:t xml:space="preserve">(Davey </w:t>
      </w:r>
      <w:r w:rsidR="00237020" w:rsidRPr="00237020">
        <w:rPr>
          <w:i/>
          <w:iCs/>
        </w:rPr>
        <w:t>et al.</w:t>
      </w:r>
      <w:r w:rsidR="00096BE5" w:rsidRPr="00096BE5">
        <w:t xml:space="preserve">, 2012; Devictor </w:t>
      </w:r>
      <w:r w:rsidR="00237020" w:rsidRPr="00237020">
        <w:rPr>
          <w:i/>
          <w:iCs/>
        </w:rPr>
        <w:t>et al.</w:t>
      </w:r>
      <w:r w:rsidR="00096BE5" w:rsidRPr="00096BE5">
        <w:t xml:space="preserve">, 2008; McGill </w:t>
      </w:r>
      <w:r w:rsidR="00237020" w:rsidRPr="00237020">
        <w:rPr>
          <w:i/>
          <w:iCs/>
        </w:rPr>
        <w:t>et al.</w:t>
      </w:r>
      <w:r w:rsidR="00096BE5" w:rsidRPr="00096BE5">
        <w:t>, 2015; McKinney &amp; Lockwood, 1999)</w:t>
      </w:r>
      <w:r w:rsidR="00096BE5">
        <w:fldChar w:fldCharType="end"/>
      </w:r>
      <w:r>
        <w:t xml:space="preserve">. This local homogenization can be seen as a decrease of </w:t>
      </w:r>
      <w:r>
        <w:rPr>
          <w:i/>
        </w:rPr>
        <w:t xml:space="preserve">‘quality’ </w:t>
      </w:r>
      <w:r>
        <w:t xml:space="preserve">of biodiversity, as the replacing species do not necessarily provide the same ecosystem services as the replaced ones </w:t>
      </w:r>
      <w:r w:rsidR="00096BE5">
        <w:fldChar w:fldCharType="begin"/>
      </w:r>
      <w:r w:rsidR="00096BE5">
        <w:instrText xml:space="preserve"> ADDIN ZOTERO_ITEM CSL_CITATION {"citationID":"minGhEkE","properties":{"formattedCitation":"(Clavel et al., 2011)","plainCitation":"(Clavel et al., 2011)","noteIndex":0},"citationItems":[{"id":1209,"uris":["http://zotero.org/users/6714553/items/R2S75PDY"],"uri":["http://zotero.org/users/6714553/items/R2S75PDY"],"itemData":{"id":1209,"type":"article-journal","abstract":"Specialization is a concept based on a broad theoretical framework developed by evolutionary biologists and ecologists. In the past 10 years, numerous studies have reported that – in many contexts – gener</w:instrText>
      </w:r>
      <w:r w:rsidR="00096BE5" w:rsidRPr="00DE0657">
        <w:instrText xml:space="preserve">alist species are “replacing” specialist species. We review recent research on the concept of the ecological niche and species specialization, and conclude that (1) the observed worldwide decline in specialist species is predicted by niche theory, (2) specialist declines cause “functional homogenization” of biodiversity, and (3) such homogenization may be used to measure the impact of disturbance on communities. Homogenization at the community level could alter ecosystem functioning and productivity, as well as result in the deterioration of ecosystem goods and services. We propose community-level specialization as an indicator of the impact of global changes (habitat and climate disturbances) on biodiversity.","container-title":"Frontiers in Ecology and the Environment","DOI":"10.1890/080216","ISSN":"1540-9309","issue":"4","language":"en","note":"_eprint: https://onlinelibrary.wiley.com/doi/pdf/10.1890/080216","page":"222-228","source":"Wiley Online Library","title":"Worldwide decline of specialist species: toward a global functional homogenization?","title-short":"Worldwide decline of specialist species","URL":"https://onlinelibrary.wiley.com/doi/abs/10.1890/080216","volume":"9","author":[{"family":"Clavel","given":"Joanne"},{"family":"Julliard","given":"Romain"},{"family":"Devictor","given":"Vincent"}],"accessed":{"date-parts":[["2021",12,15]]},"issued":{"date-parts":[["2011"]]}}}],"schema":"https://github.com/citation-style-language/schema/raw/master/csl-citation.json"} </w:instrText>
      </w:r>
      <w:r w:rsidR="00096BE5">
        <w:fldChar w:fldCharType="separate"/>
      </w:r>
      <w:r w:rsidR="00096BE5" w:rsidRPr="00DE0657">
        <w:t>(</w:t>
      </w:r>
      <w:r w:rsidR="00096BE5" w:rsidRPr="00DE0657">
        <w:rPr>
          <w:i/>
          <w:iCs/>
        </w:rPr>
        <w:t xml:space="preserve">e.g. </w:t>
      </w:r>
      <w:r w:rsidR="00096BE5" w:rsidRPr="00DE0657">
        <w:t xml:space="preserve">Clavel </w:t>
      </w:r>
      <w:r w:rsidR="00237020" w:rsidRPr="00237020">
        <w:rPr>
          <w:i/>
          <w:iCs/>
        </w:rPr>
        <w:t>et al.</w:t>
      </w:r>
      <w:r w:rsidR="00096BE5" w:rsidRPr="00DE0657">
        <w:t>, 2011)</w:t>
      </w:r>
      <w:r w:rsidR="00096BE5">
        <w:fldChar w:fldCharType="end"/>
      </w:r>
      <w:r w:rsidRPr="00DE0657">
        <w:t xml:space="preserve">. </w:t>
      </w:r>
      <w:r>
        <w:t>For instance, in Fig 3c, we found that local functional diversity was reported increasing, stable or decreasing, while diversity and species richness are mainly increasing. Thus, new species are introduced, but they do not add new functions, and can even reduce functional diversity. Finally, the lack of decrease of species richness at regional scale can be explained by the decrease of extinction rate with increasing spatial scale. This can happen when species contract their distributions, but do not disappear completely, which affects local communities but not regional species pools</w:t>
      </w:r>
      <w:r w:rsidR="00096BE5">
        <w:t xml:space="preserve"> </w:t>
      </w:r>
      <w:r w:rsidR="00096BE5">
        <w:fldChar w:fldCharType="begin"/>
      </w:r>
      <w:r w:rsidR="00096BE5">
        <w:instrText xml:space="preserve"> ADDIN ZOTERO_ITEM CSL_CITATION {"citationID":"kDNDY3nR","properties":{"formattedCitation":"(Keil et al., 2018)","plainCitation":"(Keil et al., 2018)","noteIndex":0},"citationItems":[{"id":8,"uris":["http://zotero.org/users/6714553/items/7CBNG8DV"],"uri":["http://zotero.org/users/6714553/items/7CBNG8DV"],"itemData":{"id":8,"type":"article-journal","abstract":"Aim: Biodiversity loss is a key component of biodiversity change and can impact ecosystem services. However, estimation of the loss has focused mostly on per-species extinction rates measured over a limited number of spatial scales, with little theory linking small-scale extirpations to global extinctions. Here, we provide such a link by introducing the relationship between area and the number of extinctions (number of extinctions–area relationship; NxAR) and between area and the proportion of extinct species (proportion of extinctions–area relationship; PxAR). Unlike static patterns, such as the species–area relationship, NxAR and PxAR represent spatial scaling of a dynamic process. We show theoretical and empirical forms of these relationships and we discuss their role in perception and estimation of the current extinction crisis.","container-title":"Global Ecology and Biogeography","DOI":"10.1111/geb.12669","ISSN":"1466822X","issue":"1","journalAbbreviation":"Global Ecol Biogeogr","language":"en","page":"2-13","source":"DOI.org (Crossref)","title":"Spatial scaling of extinction rates: Theory and data reveal nonlinearity and a major upscaling and downscaling challenge","title-short":"Spatial scaling of extinction rates","URL":"http://doi.wiley.com/10.1111/geb.12669","volume":"27","author":[{"family":"Keil","given":"Petr"},{"family":"Pereira","given":"Henrique M."},{"family":"Cabral","given":"Juliano S."},{"family":"Chase","given":"Jonathan M."},{"family":"May","given":"Felix"},{"family":"Martins","given":"Inês S."},{"family":"Winter","given":"Marten"}],"accessed":{"date-parts":[["2020",7,8]]},"issued":{"date-parts":[["2018",1]]}}}],"schema":"https://github.com/citation-style-language/schema/raw/master/csl-citation.json"} </w:instrText>
      </w:r>
      <w:r w:rsidR="00096BE5">
        <w:fldChar w:fldCharType="separate"/>
      </w:r>
      <w:r w:rsidR="00096BE5" w:rsidRPr="00096BE5">
        <w:t xml:space="preserve">(Keil </w:t>
      </w:r>
      <w:r w:rsidR="00237020" w:rsidRPr="00237020">
        <w:rPr>
          <w:i/>
          <w:iCs/>
        </w:rPr>
        <w:t>et al.</w:t>
      </w:r>
      <w:r w:rsidR="00096BE5" w:rsidRPr="00096BE5">
        <w:t>, 2018)</w:t>
      </w:r>
      <w:r w:rsidR="00096BE5">
        <w:fldChar w:fldCharType="end"/>
      </w:r>
      <w:r>
        <w:t xml:space="preserve">. </w:t>
      </w:r>
    </w:p>
    <w:p w14:paraId="745E1478" w14:textId="4D113A19" w:rsidR="002E671A" w:rsidRPr="00DE0657" w:rsidRDefault="0042697E" w:rsidP="00B40EC1">
      <w:r>
        <w:t xml:space="preserve">We suspect that the local increases of biodiversity could be temporary. An increase of diversity has been partly attributed to generalist species colonisation in a context of climate change </w:t>
      </w:r>
      <w:r w:rsidR="00096BE5">
        <w:fldChar w:fldCharType="begin"/>
      </w:r>
      <w:r w:rsidR="00096BE5">
        <w:instrText xml:space="preserve"> ADDIN ZOTERO_ITEM CSL_CITATION {"citationID":"9EcECKp5","properties":{"formattedCitation":"(Davey et al., 2012)","plainCitation":"(Davey et al., 2012)","noteIndex":0},"citationItems":[{"id":404,"uris":["http://zotero.org/users/6714553/items/WWG57QDI"],"uri":["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schema":"https://github.com/citation-style-language/schema/raw/master/csl-citation.json"} </w:instrText>
      </w:r>
      <w:r w:rsidR="00096BE5">
        <w:fldChar w:fldCharType="separate"/>
      </w:r>
      <w:r w:rsidR="00096BE5" w:rsidRPr="00096BE5">
        <w:t xml:space="preserve">(Davey </w:t>
      </w:r>
      <w:r w:rsidR="00237020" w:rsidRPr="00237020">
        <w:rPr>
          <w:i/>
          <w:iCs/>
        </w:rPr>
        <w:t>et al.</w:t>
      </w:r>
      <w:r w:rsidR="00096BE5" w:rsidRPr="00096BE5">
        <w:t>, 2012)</w:t>
      </w:r>
      <w:r w:rsidR="00096BE5">
        <w:fldChar w:fldCharType="end"/>
      </w:r>
      <w:r>
        <w:t xml:space="preserve"> and generalists’ colonisation of disturbed landscapes is usually faster than specialists’ extinction due to several mechanisms including extinction debt of specialists</w:t>
      </w:r>
      <w:r w:rsidR="00096BE5">
        <w:t xml:space="preserve"> </w:t>
      </w:r>
      <w:r w:rsidR="00096BE5">
        <w:fldChar w:fldCharType="begin"/>
      </w:r>
      <w:r w:rsidR="00096BE5">
        <w:instrText xml:space="preserve"> ADDIN ZOTERO_ITEM CSL_CITATION {"citationID":"8lWHV4n0","properties":{"formattedCitation":"(Semper-Pascual et al., 2018; Warkentin &amp; Reed, 1999)","plainCitation":"(Semper-Pascual et al., 2018; Warkentin &amp; Reed, 1999)","noteIndex":0},"citationItems":[{"id":1284,"uris":["http://zotero.org/users/6714553/items/LZF826QY"],"uri":["http://zotero.org/users/6714553/items/LZF826QY"],"itemData":{"id":1284,"type":"article-journal","abstract":"Habitat loss is the primary cause of local extinctions. Yet, there is considerable uncertainty regarding how fast species respond to habitat loss, and how time-delayed responses vary in space. We focused on the Argentine Dry Chaco (c. 32 million ha), a global deforestation hotspot, and tested for time-delayed response of bird and mammal communities to landscape transformation. We quantified the magnitude of extinction debt by modelling contemporary species richness as a function of either contemporary or past (2000 and 1985) landscape patterns. We then used these models to map communities' extinction debt. We found strong evidence for an extinction debt: landscape structure from 2000 explained contemporary species richness of birds and mammals better than contemporary and 1985 landscapes. This suggests time-delayed responses between 10 and 25 years. Extinction debt was especially strong for forest specialists. Projecting our models across the Chaco highlighted areas where future local extinctions due to unpaid extinction debt are likely. Areas recently converted to agriculture had highest extinction debt, regardless of the post-conversion land use. Few local extinctions were predicted in areas with remaining larger forest patches. Synthesis and applications. The evidence for an unpaid extinction debt in the Argentine Dry Chaco provides a substantial window of opportunity for averting local biodiversity losses. However, this window may close rapidly if conservation activities such as habitat restoration are not implemented swiftly. Our extinction debt maps highlight areas where such conservation activities should be implemented.","container-title":"Journal of Applied Ecology","DOI":"10.1111/1365-2664.13074","ISSN":"1365-2664","issue":"3","language":"en","note":"_eprint: https://onlinelibrary.wiley.com/doi/pdf/10.1111/1365-2664.13074","page":"1218-1229","source":"Wiley Online Library","title":"Mapping extinction debt highlights conservation opportunities for birds and mammals in the South American Chaco","URL":"https://onlinelibrary.wiley.com/doi/abs/10.1111/1365-2664.13074","volume":"55","author":[{"family":"Semper-Pascual","given":"Asunción"},{"family":"Macchi","given":"Leandro"},{"family":"Sabatini","given":"Francesco Maria"},{"family":"Decarre","given":"Julieta"},{"family":"Baumann","given":"Matthias"},{"family":"Blendinger","given":"Pedro G."},{"family":"Gómez-Valencia","given":"Bibiana"},{"family":"Mastrangelo","given":"Matías E."},{"family":"Kuemmerle","given":"Tobias"}],"accessed":{"date-parts":[["2022",1,31]]},"issued":{"date-parts":[["2018"]]}}},{"id":1223,"uris":["http://zotero.org/users/6714553/items/DJN3P2A3"],"uri":["http://zotero.org/users/6714553/items/DJN3P2A3"],"itemData":{"id":1223,"type":"article-journal","abstract":"The overwhelming majority of bird species in the Great Basin region are found in riparian habitats. However, most previous research on the impact of change in habitat condition through degradation on these bird communities failed to account for the large intersite differences in both habitat type and extent of degradation. We examined songbird communities in 4 riparian habitat types (meadows, willow-, birch-, and aspen-dominated forest stands) during summers 1994 (last year of a 7-yr drought) and 1995 (following the 6th wettest winter recorded) in the Toiyabe Mountain Range of central Nevada. Habitat degradation significantly influenced bird species richness in riparian areas, but the impact was dependent upon habitat type. While meadow bird communities were affected adversely by habitat degradation, with significant drops in species richness on degraded sites, bird species richness in forested riparian habitats was consistently greater on degraded sites. Data for the 6 most common species seen during our study indicated that degradation may have influenced distribution of American Robins (Turdus migratorius) and Yellow Warblers (Dendroica petechia), but habitat type was the best predictor of abundance for House Wrens (Troglodytes aedon), Red-naped Sapsuckers (Sphyrapicus nuchalis), Warbling Vireos (Vireo gilvus), and Brewer's Blackbirds (Euphagus cyanocephalus). Avian species diversity in meadow habitats may be linked to moisture levels during specific times of the year. Diversity increased during the pre-migratory period of the dry year (1994) when compared with that of the breeding season, but was unchanged in the wet year (1995).","container-title":"The Great Basin Naturalist","ISSN":"0017-3614","issue":"3","note":"publisher: Monte L. Bean Life Science Museum, Brigham Young University","page":"205-212","source":"JSTOR","title":"Effects of habitat type and degradation on avian species richness in great basin riparian habitats","URL":"https://www.jstor.org/stable/41713111","volume":"59","author":[{"family":"Warkentin","given":"Ian G."},{"family":"Reed","given":"J. Michael"}],"accessed":{"date-parts":[["2022",1,10]]},"issued":{"date-parts":[["1999"]]}}}],"schema":"https://github.com/citation-style-language/schema/raw/master/csl-citation.json"} </w:instrText>
      </w:r>
      <w:r w:rsidR="00096BE5">
        <w:fldChar w:fldCharType="separate"/>
      </w:r>
      <w:r w:rsidR="00096BE5" w:rsidRPr="00096BE5">
        <w:t xml:space="preserve">(Semper-Pascual </w:t>
      </w:r>
      <w:r w:rsidR="00237020" w:rsidRPr="00237020">
        <w:rPr>
          <w:i/>
          <w:iCs/>
        </w:rPr>
        <w:t>et al.</w:t>
      </w:r>
      <w:r w:rsidR="00096BE5" w:rsidRPr="00096BE5">
        <w:t>, 2018; Warkentin &amp; Reed, 1999)</w:t>
      </w:r>
      <w:r w:rsidR="00096BE5">
        <w:fldChar w:fldCharType="end"/>
      </w:r>
      <w:r>
        <w:t xml:space="preserve">. Thus, the observed biodiversity increase could be attributed to the variable speed of gains </w:t>
      </w:r>
      <w:r>
        <w:rPr>
          <w:i/>
        </w:rPr>
        <w:t>vs.</w:t>
      </w:r>
      <w:r>
        <w:t xml:space="preserve"> losses. Besides, we reported species-based, not population-based metrics (</w:t>
      </w:r>
      <w:r>
        <w:rPr>
          <w:i/>
        </w:rPr>
        <w:t>e.g.</w:t>
      </w:r>
      <w:r>
        <w:t xml:space="preserve"> multi-species indicators), and potentially other metrics (</w:t>
      </w:r>
      <w:r>
        <w:rPr>
          <w:i/>
        </w:rPr>
        <w:t>e.g.</w:t>
      </w:r>
      <w:r>
        <w:t xml:space="preserve"> trait-based indicators). We thus see an opportunity for future comparisons of trends of both species-based and non species-based metrics. For example, it is possible to have, on average, species richness increase together with abundance decline </w:t>
      </w:r>
      <w:r w:rsidR="00096BE5">
        <w:fldChar w:fldCharType="begin"/>
      </w:r>
      <w:r w:rsidR="00096BE5">
        <w:instrText xml:space="preserve"> ADDIN ZOTERO_ITEM CSL_CITATION {"citationID":"AsrvaxcY","properties":{"formattedCitation":"(Barnagaud et al., 2017; La Sorte &amp; Boecklen, 2005)","plainCitation":"(Barnagaud et al., 2017; La Sorte &amp; Boecklen, 2005)","noteIndex":0},"citationItems":[{"id":416,"uris":["http://zotero.org/users/6714553/items/P7GKJZXC"],"uri":["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id":384,"uris":["http://zotero.org/users/6714553/items/HP3N27E3"],"uri":["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w:instrText>
      </w:r>
      <w:r w:rsidR="00096BE5" w:rsidRPr="00096BE5">
        <w:rPr>
          <w:lang w:val="fr-FR"/>
        </w:rPr>
        <w:instrText xml:space="preserve">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schema":"https://github.com/citation-style-language/schema/raw/master/csl-citation.json"} </w:instrText>
      </w:r>
      <w:r w:rsidR="00096BE5">
        <w:fldChar w:fldCharType="separate"/>
      </w:r>
      <w:r w:rsidR="00096BE5" w:rsidRPr="00096BE5">
        <w:rPr>
          <w:lang w:val="fr-FR"/>
        </w:rPr>
        <w:t xml:space="preserve">(Barnagaud </w:t>
      </w:r>
      <w:r w:rsidR="00237020" w:rsidRPr="00237020">
        <w:rPr>
          <w:i/>
          <w:iCs/>
          <w:lang w:val="fr-FR"/>
        </w:rPr>
        <w:t>et al.</w:t>
      </w:r>
      <w:r w:rsidR="00096BE5" w:rsidRPr="00096BE5">
        <w:rPr>
          <w:lang w:val="fr-FR"/>
        </w:rPr>
        <w:t>, 2017; La Sorte &amp; Boecklen, 2005)</w:t>
      </w:r>
      <w:r w:rsidR="00096BE5">
        <w:fldChar w:fldCharType="end"/>
      </w:r>
      <w:r w:rsidRPr="00096BE5">
        <w:rPr>
          <w:lang w:val="fr-FR"/>
        </w:rPr>
        <w:t xml:space="preserve"> or abundance stability</w:t>
      </w:r>
      <w:r w:rsidR="00096BE5">
        <w:rPr>
          <w:lang w:val="fr-FR"/>
        </w:rPr>
        <w:t xml:space="preserve"> </w:t>
      </w:r>
      <w:r w:rsidR="00096BE5">
        <w:rPr>
          <w:lang w:val="fr-FR"/>
        </w:rPr>
        <w:fldChar w:fldCharType="begin"/>
      </w:r>
      <w:r w:rsidR="0065144A">
        <w:rPr>
          <w:lang w:val="fr-FR"/>
        </w:rPr>
        <w:instrText xml:space="preserve"> ADDIN ZOTERO_ITEM CSL_CITATION {"citationID":"o9ijV3eD","properties":{"formattedCitation":"(Pilotto et al., 2020)","plainCitation":"(Pilotto et al., 2020)","noteIndex":0},"citationItems":[{"id":390,"uris":["http://zotero.org/users/6714553/items/3LZIZPZM"],"uri":["http://zotero.org/users/6714553/items/3LZIZPZM"],"itemData":{"id":390,"type":"article-journal","abstract":"Local biodiversity trends over time are likely to be decoupled from global trends, as local processes may compensate or counteract global change. We analyze 161 long-term biological time series (15–91 years) collected across Europe, using a comprehensive dataset comprising ~6,200 marine, freshwater and terrestrial taxa. We test whether (i) local long-term biodiversity trends are consistent among biogeoregions, realms and taxonomic groups, and (ii) changes in biodiversity correlate with regional climate and local conditions. Our results reveal that local trends of abundance, richness and diversity differ among biogeoregions, realms and taxonomic groups, demonstrating that biodiversity changes at local scale are often complex and cannot be easily generalized. However, we find increases in richness and abundance with increasing temperature and naturalness as well as a clear spatial pattern in changes in community composition (i.e. temporal taxonomic turnover) in most biogeoregions of Northern and Eastern Europe.","container-title":"Nature Communications","DOI":"10.1038/s41467-020-17171-y","ISSN":"2041-1723","issue":"1","journalAbbreviation":"Nat Commun","language":"en","note":"Bandiera_abtest: a\nCc_license_type: cc_by\nCg_type: Nature Research Journals\nnumber: 1\nPrimary_atype: Research\npublisher: Nature Publishing Group\nSubject_term: Biodiversity;Climate-change ecology;Macroecology\nSubject_term_id: biodiversity;climate-change-ecology;macroecology","page":"3486","source":"www.nature.com","title":"Meta-analysis of multidecadal biodiversity trends in Europe","URL":"https://www.nature.com/articles/s41467-020-17171-y","volume":"11","author":[{"family":"Pilotto","given":"Francesca"},{"family":"Kühn","given":"Ingolf"},{"family":"Adrian","given":"Rita"},{"family":"Alber","given":"Renate"},{"family":"Alignier","given":"Audrey"},{"family":"Andrews","given":"Christopher"},{"family":"Bäck","given":"Jaana"},{"family":"Barbaro","given":"Luc"},{"family":"Beaumont","given":"Deborah"},{"family":"Beenaerts","given":"Natalie"},{"family":"Benham","given":"Sue"},{"family":"Boukal","given":"David S."},{"family":"Bretagnolle","given":"Vincent"},{"family":"Camatti","given":"Elisa"},{"family":"Canullo","given":"Roberto"},{"family":"Cardoso","given":"Patricia G."},{"family":"Ens","given":"Bruno J."},{"family":"Everaert","given":"Gert"},{"family":"Evtimova","given":"Vesela"},{"family":"Feuchtmayr","given":"Heidrun"},{"family":"García-González","given":"Ricardo"},{"family":"Gómez García","given":"Daniel"},{"family":"Grandin","given":"Ulf"},{"family":"Gutowski","given":"Jerzy M."},{"family":"Hadar","given":"Liat"},{"family":"Halada","given":"Lubos"},{"family":"Halassy","given":"Melinda"},{"family":"Hummel","given":"Herman"},{"family":"Huttunen","given":"Kaisa-Leena"},{"family":"Jaroszewicz","given":"Bogdan"},{"family":"Jensen","given":"Thomas C."},{"family":"Kalivoda","given":"Henrik"</w:instrText>
      </w:r>
      <w:r w:rsidR="0065144A" w:rsidRPr="00DE0657">
        <w:instrText xml:space="preserve">},{"family":"Schmidt","given":"Inger Kappel"},{"family":"Kröncke","given":"Ingrid"},{"family":"Leinonen","given":"Reima"},{"family":"Martinho","given":"Filipe"},{"family":"Meesenburg","given":"Henning"},{"family":"Meyer","given":"Julia"},{"family":"Minerbi","given":"Stefano"},{"family":"Monteith","given":"Don"},{"family":"Nikolov","given":"Boris P."},{"family":"Oro","given":"Daniel"},{"family":"Ozoliņš","given":"Dāvis"},{"family":"Padedda","given":"Bachisio M."},{"family":"Pallett","given":"Denise"},{"family":"Pansera","given":"Marco"},{"family":"Pardal","given":"Miguel Ângelo"},{"family":"Petriccione","given":"Bruno"},{"family":"Pipan","given":"Tanja"},{"family":"Pöyry","given":"Juha"},{"family":"Schäfer","given":"Stefanie M."},{"family":"Schaub","given":"Marcus"},{"family":"Schneider","given":"Susanne C."},{"family":"Skuja","given":"Agnija"},{"family":"Soetaert","given":"Karline"},{"family":"Spriņģe","given":"Gunta"},{"family":"Stanchev","given":"Radoslav"},{"family":"Stockan","given":"Jenni A."},{"family":"Stoll","given":"Stefan"},{"family":"Sundqvist","given":"Lisa"},{"family":"Thimonier","given":"Anne"},{"family":"Van Hoey","given":"Gert"},{"family":"Van Ryckegem","given":"Gunther"},{"family":"Visser","given":"Marcel E."},{"family":"Vorhauser","given":"Samuel"},{"family":"Haase","given":"Peter"}],"accessed":{"date-parts":[["2021",8,20]]},"issued":{"date-parts":[["2020",7,13]]}}}],"schema":"https://github.com/citation-style-language/schema/raw/master/csl-citation.json"} </w:instrText>
      </w:r>
      <w:r w:rsidR="00096BE5">
        <w:rPr>
          <w:lang w:val="fr-FR"/>
        </w:rPr>
        <w:fldChar w:fldCharType="separate"/>
      </w:r>
      <w:r w:rsidR="0065144A" w:rsidRPr="0065144A">
        <w:t xml:space="preserve">(Pilotto </w:t>
      </w:r>
      <w:r w:rsidR="00237020" w:rsidRPr="00237020">
        <w:rPr>
          <w:i/>
          <w:iCs/>
        </w:rPr>
        <w:t>et al.</w:t>
      </w:r>
      <w:r w:rsidR="0065144A" w:rsidRPr="0065144A">
        <w:t>, 2020)</w:t>
      </w:r>
      <w:r w:rsidR="00096BE5">
        <w:rPr>
          <w:lang w:val="fr-FR"/>
        </w:rPr>
        <w:fldChar w:fldCharType="end"/>
      </w:r>
      <w:r w:rsidRPr="00DE0657">
        <w:t xml:space="preserve">. </w:t>
      </w:r>
    </w:p>
    <w:p w14:paraId="584425B8" w14:textId="77777777" w:rsidR="002E671A" w:rsidRDefault="0042697E" w:rsidP="00B40EC1">
      <w:pPr>
        <w:pStyle w:val="Heading2"/>
        <w:spacing w:line="480" w:lineRule="auto"/>
      </w:pPr>
      <w:bookmarkStart w:id="5" w:name="_8zrxchttwsgn" w:colFirst="0" w:colLast="0"/>
      <w:bookmarkEnd w:id="5"/>
      <w:r>
        <w:lastRenderedPageBreak/>
        <w:t xml:space="preserve">Issues of temporal grain </w:t>
      </w:r>
    </w:p>
    <w:p w14:paraId="4967F3DC" w14:textId="44155D32" w:rsidR="002E671A" w:rsidRDefault="0042697E" w:rsidP="00B40EC1">
      <w:r>
        <w:t>The importance of temporal scaling of biodiversity is known since</w:t>
      </w:r>
      <w:r w:rsidR="005751D6">
        <w:t xml:space="preserve"> </w:t>
      </w:r>
      <w:r w:rsidR="005751D6">
        <w:fldChar w:fldCharType="begin"/>
      </w:r>
      <w:r w:rsidR="005751D6">
        <w:instrText xml:space="preserve"> ADDIN ZOTERO_ITEM CSL_CITATION {"citationID":"3rDvcjS7","properties":{"formattedCitation":"(Grinnell, 1922)","plainCitation":"(Grinnell, 1922)","noteIndex":0},"citationItems":[{"id":1110,"uris":["http://zotero.org/users/6714553/items/CTNFV5A5"],"uri":["http://zotero.org/users/6714553/items/CTNFV5A5"],"itemData":{"id":1110,"type":"article-journal","container-title":"The Auk","DOI":"10.2307/4073434","ISSN":"1938-4254","issue":"3","journalAbbreviation":"The Auk","page":"373-380","source":"Silverchair","title":"The Role of the “Accidental”","URL":"https://doi.org/10.2307/4073434","volume":"39","author":[{"family":"Grinnell","given":"Joseph"}],"accessed":{"date-parts":[["2021",9,21]]},"issued":{"date-parts":[["1922",7,1]]}}}],"schema":"https://github.com/citation-style-language/schema/raw/master/csl-citation.json"} </w:instrText>
      </w:r>
      <w:r w:rsidR="005751D6">
        <w:fldChar w:fldCharType="separate"/>
      </w:r>
      <w:r w:rsidR="005751D6" w:rsidRPr="005751D6">
        <w:t xml:space="preserve">Grinnell </w:t>
      </w:r>
      <w:r w:rsidR="005751D6">
        <w:t>(</w:t>
      </w:r>
      <w:r w:rsidR="005751D6" w:rsidRPr="005751D6">
        <w:t>1922)</w:t>
      </w:r>
      <w:r w:rsidR="005751D6">
        <w:fldChar w:fldCharType="end"/>
      </w:r>
      <w:r>
        <w:t>, who used California birds to demonstrate the species-time relationship, which has since been proven to be common with other bird populations</w:t>
      </w:r>
      <w:r w:rsidR="005751D6">
        <w:t xml:space="preserve"> </w:t>
      </w:r>
      <w:r w:rsidR="005751D6">
        <w:fldChar w:fldCharType="begin"/>
      </w:r>
      <w:r w:rsidR="005751D6">
        <w:instrText xml:space="preserve"> ADDIN ZOTERO_ITEM CSL_CITATION {"citationID":"XpVkk7jc","properties":{"formattedCitation":"(White, 2004)","plainCitation":"(White, 2004)","noteIndex":0},"citationItems":[{"id":310,"uris":["http://zotero.org/users/6714553/items/4MNPJ8P2"],"uri":["http://zotero.org/users/6714553/items/4MNPJ8P2"],"itemData":{"id":310,"type":"article-journal","abstract":"The species–time relationship (STR) is a macroecological pattern describing the increase in the observed species richness with the length of time censused. Understanding STRs is important for understanding the ecological processes underlying temporal turnover and species richness. However, accurate characterization of the STR has been hampered by the influence of sampling. I analysed STRs for 521 breeding bird survey communities. I used a model of sampling effects to demonstrate that the increase in richness was not due exclusively to sampling. I estimated the time scale at which ecological processes became dominant over sampling effects using a two-phase model combining a sampling phase and either a power function or logarithmic ecological phase. These two-phase models performed significantly better than sampling alone and better than simple power and logarithmic functions. Most community dynamics were dominated by ecological processes over scales &lt;5 years. This technique provides an example of a rigorous, quantitative approach to separating sampling from ecological processes.","container-title":"Ecology Letters","DOI":"https://doi.org/10.1111/j.1461-0248.2004.00581.x","ISSN":"1461-0248","issue":"4","language":"en","note":"_eprint: https://onlinelibrary.wiley.com/doi/pdf/10.1111/j.1461-0248.2004.00581.x","page":"329-336","source":"Wiley Online Library","title":"Two-phase species–time relationships in North American land birds","URL":"https://onlinelibrary.wiley.com/doi/abs/10.1111/j.1461-0248.2004.00581.x","volume":"7","author":[{"family":"White","given":"Ethan P."}],"accessed":{"date-parts":[["2021",4,28]]},"issued":{"date-parts":[["2004"]]}}}],"schema":"https://github.com/citation-style-language/schema/raw/master/csl-citation.json"} </w:instrText>
      </w:r>
      <w:r w:rsidR="005751D6">
        <w:fldChar w:fldCharType="separate"/>
      </w:r>
      <w:r w:rsidR="005751D6" w:rsidRPr="005751D6">
        <w:t>(White, 2004)</w:t>
      </w:r>
      <w:r w:rsidR="005751D6">
        <w:fldChar w:fldCharType="end"/>
      </w:r>
      <w:r>
        <w:t>. However, we found that description of the temporal grain in the studies was not straightforward (Table 1). Sometimes, the temporal grain of the sampling was specified precisely (</w:t>
      </w:r>
      <w:r>
        <w:rPr>
          <w:i/>
        </w:rPr>
        <w:t xml:space="preserve">e.g. </w:t>
      </w:r>
      <w:r>
        <w:t>time of each census point, as in</w:t>
      </w:r>
      <w:r w:rsidR="005751D6">
        <w:t xml:space="preserve"> </w:t>
      </w:r>
      <w:r w:rsidR="005751D6">
        <w:fldChar w:fldCharType="begin"/>
      </w:r>
      <w:r w:rsidR="005751D6">
        <w:instrText xml:space="preserve"> ADDIN ZOTERO_ITEM CSL_CITATION {"citationID":"560jcEfn","properties":{"formattedCitation":"(Schipper et al., 2016)","plainCitation":"(Schipper et al., 2016)","noteIndex":0},"citationItems":[{"id":479,"uris":["http://zotero.org/users/6714553/items/PSZ628GA"],"uri":["http://zotero.org/users/6714553/items/PSZ628GA"],"itemData":{"id":479,"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URL":"https://onlinelibrary.wiley.com/doi/abs/10.1111/gcb.13292","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accessed":{"date-parts":[["2021",7,7]]},"issued":{"date-parts":[["2016"]]}}}],"schema":"https://github.com/citation-style-language/schema/raw/master/csl-citation.json"} </w:instrText>
      </w:r>
      <w:r w:rsidR="005751D6">
        <w:fldChar w:fldCharType="separate"/>
      </w:r>
      <w:r w:rsidR="005751D6" w:rsidRPr="005751D6">
        <w:t xml:space="preserve">Schipper </w:t>
      </w:r>
      <w:r w:rsidR="00237020" w:rsidRPr="00237020">
        <w:rPr>
          <w:i/>
          <w:iCs/>
        </w:rPr>
        <w:t>et al.</w:t>
      </w:r>
      <w:r w:rsidR="005751D6" w:rsidRPr="005751D6">
        <w:t>, 2016)</w:t>
      </w:r>
      <w:r w:rsidR="005751D6">
        <w:fldChar w:fldCharType="end"/>
      </w:r>
      <w:r>
        <w:t>, and sometimes with inaccuracies (</w:t>
      </w:r>
      <w:r>
        <w:rPr>
          <w:i/>
        </w:rPr>
        <w:t>e.g.</w:t>
      </w:r>
      <w:r>
        <w:t xml:space="preserve"> </w:t>
      </w:r>
      <w:r>
        <w:rPr>
          <w:i/>
        </w:rPr>
        <w:t>“All sites were visited six times [...] during early morning (mainly from sunrise to 10 am)...)”,</w:t>
      </w:r>
      <w:r w:rsidR="005751D6">
        <w:t xml:space="preserve"> </w:t>
      </w:r>
      <w:r w:rsidR="005751D6">
        <w:fldChar w:fldCharType="begin"/>
      </w:r>
      <w:r w:rsidR="005751D6">
        <w:instrText xml:space="preserve"> ADDIN ZOTERO_ITEM CSL_CITATION {"citationID":"bUcNfQfD","properties":{"formattedCitation":"(Wretenberg et al., 2010)","plainCitation":"(Wretenberg et al., 2010)","noteIndex":0},"citationItems":[{"id":414,"uris":["http://zotero.org/users/6714553/items/DBYBRQUS"],"uri":["http://zotero.org/users/6714553/items/DBYBRQUS"],"itemData":{"id":414,"type":"article-journal","abstract":"It has been suggested that an increase in the area of low-intensity land-use on arable land (e.g. set-aside fields and short-rotation coppice), and high or increased farmland habitat heterogeneity, may halt or reverse the observed population decline of farmland birds. We tested these hypotheses by undertaking farmland bird censuses during two contrasting periods of agricultural policies and land-use (i.e. 1994 and 2004) in a farmland region covering a gradient of forest- to farmland-dominated landscapes in Sweden. Local species richness (i.e. at 3hectare sites) declined significantly between 1994 and 2004. Local species richness was positively related to habitat heterogeneity in both years of study whereas temporal change in species richness was not. Local change in species richness was positively associated with a change in the proportion of non-rotational set aside and short-rotation coppice (i.e. low-intensity land-use forms), but also to changes in the amount of spring-sown crops. However, the effect of low-intensity land-use was significantly dependent on the amount of forest in the surrounding landscape. An increase in low-intensity land-use was linked to an increase (or less marked decrease) in species richness at sites located in open farmland surroundings but to a decrease in richness at sites located in forest surroundings. This interaction between amount of forest and low-intensity land-use could be interpreted as a “rare habitat effect”, where an increase in a farmland habitat only positively affects biodiversity when it was originally uncommon (i.e. open farmland areas). Our results suggest that conservation measures of farmland biodiversity have to be put in a landscape context.","container-title":"Biological Conservation","DOI":"10.1016/j.biocon.2009.11.001","ISSN":"0006-3207","issue":"2","journalAbbreviation":"Biological Conservation","language":"en","page":"375-381","source":"ScienceDirect","title":"Changes in local species richness of farmland birds in relation to land-use changes and landscape structure","URL":"https://www.sciencedirect.com/science/article/pii/S0006320709004650","volume":"143","author":[{"family":"Wretenberg","given":"Johan"},{"family":"Pärt","given":"Tomas"},{"family":"Berg","given":"Åke"}],"accessed":{"date-parts":[["2021",8,13]]},"issued":{"date-parts":[["2010",2,1]]}}}],"schema":"https://github.com/citation-style-language/schema/raw/master/csl-citation.json"} </w:instrText>
      </w:r>
      <w:r w:rsidR="005751D6">
        <w:fldChar w:fldCharType="separate"/>
      </w:r>
      <w:r w:rsidR="005751D6" w:rsidRPr="005751D6">
        <w:t xml:space="preserve">Wretenberg </w:t>
      </w:r>
      <w:r w:rsidR="00237020" w:rsidRPr="00237020">
        <w:rPr>
          <w:i/>
          <w:iCs/>
        </w:rPr>
        <w:t>et al.</w:t>
      </w:r>
      <w:r w:rsidR="005751D6" w:rsidRPr="005751D6">
        <w:t>, 2010)</w:t>
      </w:r>
      <w:r w:rsidR="005751D6">
        <w:fldChar w:fldCharType="end"/>
      </w:r>
      <w:r>
        <w:t xml:space="preserve">. </w:t>
      </w:r>
    </w:p>
    <w:p w14:paraId="34032DF7" w14:textId="473E5177" w:rsidR="002E671A" w:rsidRDefault="0042697E" w:rsidP="00B40EC1">
      <w:r>
        <w:t>Even if precisely specified, the temporal grain of the sampling does not always represent the temporal grain of the computed metric. Some metrics are summed over a certain area (</w:t>
      </w:r>
      <w:r>
        <w:rPr>
          <w:i/>
        </w:rPr>
        <w:t>e.g.</w:t>
      </w:r>
      <w:r>
        <w:t xml:space="preserve"> summing the species richness in an atlas square, such as in</w:t>
      </w:r>
      <w:r w:rsidR="007674F9">
        <w:t xml:space="preserve"> </w:t>
      </w:r>
      <w:r w:rsidR="007674F9">
        <w:fldChar w:fldCharType="begin"/>
      </w:r>
      <w:r w:rsidR="007674F9">
        <w:instrText xml:space="preserve"> ADDIN ZOTERO_ITEM CSL_CITATION {"citationID":"pxjvdrhW","properties":{"formattedCitation":"(Van Turnhout et al., 2007)","plainCitation":"(Van Turnhout et al., 2007)","noteIndex":0},"citationItems":[{"id":383,"uris":["http://zotero.org/users/6714553/items/BZI5KR6W"],"uri":["http://zotero.org/users/6714553/items/BZI5KR6W"],"itemData":{"id":383,"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URL":"https://www.sciencedirect.com/science/article/pii/S000632070600379X","volume":"134","author":[{"family":"Van Turnhout","given":"Chris A. M."},{"family":"Foppen","given":"Ruud P. B."},{"family":"Leuven","given":"Rob S. E. W."},{"family":"Siepel","given":"Henk"},{"family":"Esselink","given":"Hans"}],"accessed":{"date-parts":[["2021",9,7]]},"issued":{"date-parts":[["2007",2,1]]}}}],"schema":"https://github.com/citation-style-language/schema/raw/master/csl-citation.json"} </w:instrText>
      </w:r>
      <w:r w:rsidR="007674F9">
        <w:fldChar w:fldCharType="separate"/>
      </w:r>
      <w:r w:rsidR="007674F9" w:rsidRPr="007674F9">
        <w:t xml:space="preserve">Van Turnhout </w:t>
      </w:r>
      <w:r w:rsidR="00237020" w:rsidRPr="00237020">
        <w:rPr>
          <w:i/>
          <w:iCs/>
        </w:rPr>
        <w:t>et al.</w:t>
      </w:r>
      <w:r w:rsidR="007674F9" w:rsidRPr="007674F9">
        <w:t xml:space="preserve"> </w:t>
      </w:r>
      <w:r w:rsidR="007674F9">
        <w:t>(</w:t>
      </w:r>
      <w:r w:rsidR="007674F9" w:rsidRPr="007674F9">
        <w:t>2007)</w:t>
      </w:r>
      <w:r w:rsidR="007674F9">
        <w:fldChar w:fldCharType="end"/>
      </w:r>
      <w:r>
        <w:t xml:space="preserve"> and sometimes over both an area and a period of time (</w:t>
      </w:r>
      <w:r>
        <w:rPr>
          <w:i/>
        </w:rPr>
        <w:t>e.g.</w:t>
      </w:r>
      <w:r w:rsidR="007674F9">
        <w:t xml:space="preserve"> </w:t>
      </w:r>
      <w:r w:rsidR="007674F9">
        <w:fldChar w:fldCharType="begin"/>
      </w:r>
      <w:r w:rsidR="007674F9">
        <w:instrText xml:space="preserve"> ADDIN ZOTERO_ITEM CSL_CITATION {"citationID":"JXDC17GO","properties":{"formattedCitation":"(Chase et al., 2019)","plainCitation":"(Chase et al., 2019)","noteIndex":0},"citationItems":[{"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schema":"https://github.com/citation-style-language/schema/raw/master/csl-citation.json"} </w:instrText>
      </w:r>
      <w:r w:rsidR="007674F9">
        <w:fldChar w:fldCharType="separate"/>
      </w:r>
      <w:r w:rsidR="007674F9" w:rsidRPr="007674F9">
        <w:t xml:space="preserve">Chase </w:t>
      </w:r>
      <w:r w:rsidR="00237020" w:rsidRPr="00237020">
        <w:rPr>
          <w:i/>
          <w:iCs/>
        </w:rPr>
        <w:t>et al.</w:t>
      </w:r>
      <w:r w:rsidR="007674F9" w:rsidRPr="007674F9">
        <w:t>, 2019)</w:t>
      </w:r>
      <w:r w:rsidR="007674F9">
        <w:fldChar w:fldCharType="end"/>
      </w:r>
      <w:r>
        <w:t>. Analogically, the temporal grain is summed over all the sampling censuses embedded in this area/time span (</w:t>
      </w:r>
      <w:r>
        <w:rPr>
          <w:i/>
        </w:rPr>
        <w:t xml:space="preserve">e.g. </w:t>
      </w:r>
      <w:r>
        <w:t>Fig. 1, the metric is computed by using all the samples in the red boxes). For instance, let's assume that a location is sampled twice a year during five minutes, and the species richness per year is computed by summing those two samples. In this specific case the temporal grain of the metric is ten minutes (</w:t>
      </w:r>
      <w:r>
        <w:rPr>
          <w:i/>
        </w:rPr>
        <w:t xml:space="preserve">i.e. </w:t>
      </w:r>
      <w:r>
        <w:t>the sum of the two census periods). However, this final temporal grain was seldom specified in the papers that we reviewed. Usually, only the lag was reported (</w:t>
      </w:r>
      <w:r>
        <w:rPr>
          <w:i/>
        </w:rPr>
        <w:t>i.e.</w:t>
      </w:r>
      <w:r>
        <w:t xml:space="preserve"> the time between two computations of the metric, Fig. 1a). </w:t>
      </w:r>
    </w:p>
    <w:p w14:paraId="79073DE9" w14:textId="77777777" w:rsidR="002E671A" w:rsidRDefault="0042697E" w:rsidP="00B40EC1">
      <w:r>
        <w:t>If one wants to study the temporal scaling of biodiversity trends, a clear assessment of the temporal grain needs to be done systematically. That is: if a biodiversity metric is computed by summing samples together, the temporal grain of samples is summed as well, and this sum should be considered as the final temporal grain of the metric (</w:t>
      </w:r>
      <w:r>
        <w:rPr>
          <w:i/>
        </w:rPr>
        <w:t xml:space="preserve">i.e. </w:t>
      </w:r>
      <w:r>
        <w:t xml:space="preserve">Fig. 1, sum of the temporal grains of the black dots in the red boxes). Likewise, if the metric is averaged over several </w:t>
      </w:r>
      <w:r>
        <w:lastRenderedPageBreak/>
        <w:t>samples, the mean temporal grain of the samples should be specified (</w:t>
      </w:r>
      <w:r>
        <w:rPr>
          <w:i/>
        </w:rPr>
        <w:t xml:space="preserve">i.e. </w:t>
      </w:r>
      <w:r>
        <w:t xml:space="preserve">Fig. 1, mean of the temporal grains of the black dots in the red boxes). Finally, if the metric is predicted by a statistical model, the temporal grain of the model should be specified. These recommendations also apply to spatial grain. </w:t>
      </w:r>
    </w:p>
    <w:p w14:paraId="25DF040A" w14:textId="77777777" w:rsidR="002E671A" w:rsidRDefault="0042697E" w:rsidP="00B40EC1">
      <w:pPr>
        <w:pStyle w:val="Heading2"/>
        <w:spacing w:line="480" w:lineRule="auto"/>
      </w:pPr>
      <w:bookmarkStart w:id="6" w:name="_8hb3cdukis79" w:colFirst="0" w:colLast="0"/>
      <w:bookmarkEnd w:id="6"/>
      <w:r>
        <w:t>Lack of spatial replication</w:t>
      </w:r>
    </w:p>
    <w:p w14:paraId="77AAB8CA" w14:textId="2C452A13" w:rsidR="002E671A" w:rsidRDefault="0042697E" w:rsidP="00B40EC1">
      <w:pPr>
        <w:spacing w:after="0"/>
      </w:pPr>
      <w:r>
        <w:t xml:space="preserve">We focused on articles reporting and summarising trends from more than a single location, and these are uncommon (we found 24 of them). This is partly due to a lack of data, especially outside of North America and Europe, but also to the way the data are processed. For instance, the North American BBS </w:t>
      </w:r>
      <w:r w:rsidR="00335710">
        <w:fldChar w:fldCharType="begin"/>
      </w:r>
      <w:r w:rsidR="00335710">
        <w:instrText xml:space="preserve"> ADDIN ZOTERO_ITEM CSL_CITATION {"citationID":"Rmfdiu1S","properties":{"formattedCitation":"(Sauer et al., 2013)","plainCitation":"(Sauer et al., 2013)","noteIndex":0},"citationItems":[{"id":1080,"uris":["http://zotero.org/users/6714553/items/CVAG9DJA"],"uri":["http://zotero.org/users/6714553/items/CVAG9DJA"],"itemData":{"id":1080,"type":"article-journal","abstract":"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n of results, but consistent patterns of decline occur among eastern forest, grassland, and aridland obligate birds while generalist bird species are increasing.","container-title":"North American Fauna","DOI":"10.3996/nafa.79.0001","ISSN":"0078-1304","issue":"79 (79)","journalAbbreviation":"North American Fauna","page":"1-32","source":"Silverchair","title":"The North American Breeding Bird Survey 1966–2011: Summary Analysis and Species Accounts","title-short":"The North American Breeding Bird Survey 1966–2011","URL":"https://doi.org/10.3996/nafa.79.0001","author":[{"family":"Sauer","given":"John R."},{"family":"Link","given":"William A."},{"family":"Fallon","given":"Jane E."},{"family":"Pardieck","given":"Keith L."},{"family":"Ziolkowski","given":"David J.","suffix":"Jr."}],"accessed":{"date-parts":[["2021",9,13]]},"issued":{"date-parts":[["2013",8,1]]}}}],"schema":"https://github.com/citation-style-language/schema/raw/master/csl-citation.json"} </w:instrText>
      </w:r>
      <w:r w:rsidR="00335710">
        <w:fldChar w:fldCharType="separate"/>
      </w:r>
      <w:r w:rsidR="00335710" w:rsidRPr="00335710">
        <w:t xml:space="preserve">(Sauer </w:t>
      </w:r>
      <w:r w:rsidR="00237020" w:rsidRPr="00237020">
        <w:rPr>
          <w:i/>
          <w:iCs/>
        </w:rPr>
        <w:t>et al.</w:t>
      </w:r>
      <w:r w:rsidR="00335710" w:rsidRPr="00335710">
        <w:t>, 2013)</w:t>
      </w:r>
      <w:r w:rsidR="00335710">
        <w:fldChar w:fldCharType="end"/>
      </w:r>
      <w:r>
        <w:t xml:space="preserve"> follows a standardised sampling plan with spatial replications (</w:t>
      </w:r>
      <w:r>
        <w:rPr>
          <w:i/>
        </w:rPr>
        <w:t>i.e.</w:t>
      </w:r>
      <w:r>
        <w:t xml:space="preserve"> multiple census plots representing roads). However, not all the trends reported for the North American BBS are summarised at the specific spatial grain of the road, and are sometimes aggregated over the US, thus with no spatial replication. Additionally, a common method encountered is to learn a predictive model from the data, predict the target feature (</w:t>
      </w:r>
      <w:r>
        <w:rPr>
          <w:i/>
        </w:rPr>
        <w:t>e.g.</w:t>
      </w:r>
      <w:r>
        <w:t xml:space="preserve"> species richness, spatial 𝛽-diversity) and then compute the trend from the output of the model at the national spatial extent </w:t>
      </w:r>
      <w:r w:rsidR="00555E98">
        <w:fldChar w:fldCharType="begin"/>
      </w:r>
      <w:r w:rsidR="00555E98">
        <w:instrText xml:space="preserve"> ADDIN ZOTERO_ITEM CSL_CITATION {"citationID":"UY6wZBMg","properties":{"formattedCitation":"(Doxa et al., 2010; Eglington &amp; Pearce-Higgins, 2012; Jiguet et al., 2012; Sauer et al., 2017)","plainCitation":"(Doxa et al., 2010; Eglington &amp; Pearce-Higgins, 2012; Jiguet et al., 2012; Sauer et al., 2017)","noteIndex":0},"citationItems":[{"id":409,"uris":["http://zotero.org/users/6714553/items/FK5PI8ZY"],"uri":["http://zotero.org/users/6714553/items/FK5PI8ZY"],"itemData":{"id":409,"type":"article-journal","abstract":"1. Farmland biodiversity continues to decline mainly because of agricultural intensification and land abandonment. Agri-environment schemes can be designed to halt this loss by favouring extensification of agricultural practices and through sympathetic management of field boundaries and fallow land. In Europe, High Nature Value (HNV) farmland is defined as low-intensity farmland supporting or associated with a high rate of biodiversity, in terms of species richness or habitat diversity and therefore plays a crucial role in the maintenance of European biodiversity. However, no large-scale analysis has explored the role of these areas in achieving conservation goals. 2. We analysed information from widely used indicators in order to describe the impact of low-intensity agriculture on farmland biodiversity in France. We used the HNV farmland indicator, based on agricultural statistics such as the Farm Structure Survey and the grassland survey, and common bird indicators, i.e. the Farmland Bird Indicator (FBI), the Community Specialization Index (CSI) and species richness indexes, based on the French Breeding Bird Survey. 3. Temporal trends in the farmland bird indicator showed that populations of farmland birds were more likely to increase inside HNV areas compared to non-HNV areas. Although species richness is not higher within HNV farmland, bird communities are composed by more specialist species than in non-HNV areas. In addition, these specialist bird species are significantly more abundant in HNV areas. 4. Synthesis and applications. Further farmland biodiversity decline is potentially reversible through an appropriate management of HNV areas. Existing and future agri-environment schemes should focus on preserving and extending HNV farmland, by favouring the maintenance of low-intensity agriculture and landscape complexity. Priority should be given to preserving diversity at the community level, with the help of adequate indicators, such as the ones presented here. The role of HNV farmland or similar concepts in combining agriculture and biodiversity goals should be further analysed and further used as large-scale conservation tools.","container-title":"Journal of Applied Ecology","DOI":"10.1111/j.1365-2664.2010.01869.x","ISSN":"1365-2664","issue":"6","language":"en","note":"_eprint: https://besjournals.onlinelibrary.wiley.com/doi/pdf/10.1111/j.1365-2664.2010.01869.x","page":"1348-1356","source":"Wiley Online Library","title":"Low-intensity agriculture increases farmland bird abundances in France","URL":"https://besjournals.onlinelibrary.wiley.com/doi/abs/10.1111/j.1365-2664.2010.01869.x","volume":"47","author":[{"family":"Doxa","given":"Aggeliki"},{"family":"Bas","given":"Yves"},{"family":"Paracchini","given":"Maria Luisa"},{"family":"Pointereau","given":"Philippe"},{"family":"Terres","given":"Jean-Michel"},{"family":"Jiguet","given":"Frédéric"}],"accessed":{"date-parts":[["2021",8,17]]},"issued":{"date-parts":[["2010"]]}}},{"id":475,"uris":["http://zotero.org/users/6714553/items/L57B5E3V"],"uri":["http://zotero.org/users/6714553/items/L57B5E3V"],"itemData":{"id":475,"type":"article-journal","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container-title":"PLoS ONE","DOI":"10.1371/journal.pone.0030407","ISSN":"1932-6203","issue":"3","journalAbbreviation":"PLoS ONE","language":"en","page":"e30407","source":"DOI.org (Crossref)","title":"Disentangling the Relative Importance of Changes in Climate and Land-Use Intensity in Driving Recent Bird Population Trends","URL":"https://dx.plos.org/10.1371/journal.pone.0030407","volume":"7","author":[{"family":"Eglington","given":"Sarah M."},{"family":"Pearce-Higgins","given":"James W."}],"editor":[{"family":"Arlettaz","given":"Raphaël"}],"accessed":{"date-parts":[["2021",7,8]]},"issued":{"date-parts":[["2012",3,30]]}}},{"id":478,"uris":["http://zotero.org/users/6714553/items/MZAG65CN"],"uri":["http://zotero.org/users/6714553/items/MZAG65CN"],"itemData":{"id":478,"type":"article-journal","abstract":"Volunteer-based standardized monitoring of birds has been widely implemented in Europe and North America. In France, a breeding bird survey is running since 1989 and offers keen birdwatchers to count spring birds annually during 5 min exactly on 10 fix points within a randomly selected square. The first goal of such breeding bird surveys is to measure temporal trends in order to detect possible species declines. Combining annual indices of species sharing ecological affinities or a protected/red list status further provides biodiversity indicators for policy makers. Because the sampling effort is similar among sites, and because the initial selection of monitored sites is random, the temporal trends can be considered representative of national trends, and spatial comparisons of the obtained metrics are possible. Species abundance, community richness but also community specialization and average trophic level can be estimated for each site and each year and further related to the wide range of habitat and landscape characteristics and to agricultural or forestry practices. The large number of sites allows overcoming the opposition between adaptive and passive monitoring, making such schemes fitted to adaptive monitoring. This provides opportunities to determine which type of management or practices favour biodiversity. The comparison of population fate or community dynamics across a wide range of climates and temperatures, e.g. from southern to northern Europe, revealed how European birds are already affected by climate change. Bird communities are shifting northwards, but at a slower rate than temperatures, while bird populations have larger growth rates away from their hot thermal limit. Finally, such large-scale long-term monitoring data on a complete taxonomic group (Aves) is original and offers the opportunity to compare different measures of biological diversity, such as taxonomic, phylogenetic and functional diversity. Such a citizen science scheme is an efficient scientific tool (numerous papers published in international peer-reviewed journals) which is furthermore highly cost-effective, with a reduced permanent staff in a state insitution coordonating the network and analysing the data, while a similar survey conducted by state staff only would cost more than one million euros annually. The future development of bio-economic dynamic models for providing scenarios of sustainable farming and logging to maintain biodiversity will further highlight the necessity of such volunteer monitoring for policy makers and decision planning. Scientific and logistic partnerships could be proposed to help developing such a monitoring scheme in China.","collection-title":"Sino-French Cooperation on Biodiversity and Natural Resource Management","container-title":"Acta Oecologica","DOI":"10.1016/j.actao.2011.05.003","ISSN":"1146-609X","journalAbbreviation":"Acta Oecologica","language":"en","page":"58-66","source":"ScienceDirect","title":"French citizens monitoring ordinary birds provide tools for conservation and ecological sciences","URL":"https://www.sciencedirect.com/science/article/pii/S1146609X11000762","volume":"44","author":[{"family":"Jiguet","given":"Frédéric"},{"family":"Devictor","given":"Vincent"},{"family":"Julliard","given":"Romain"},{"family":"Couvet","given":"Denis"}],"accessed":{"date-parts":[["2021",7,7]]},"issued":{"date-parts":[["2012",10,1]]}}},{"id":1077,"uris":["http://zotero.org/users/6714553/items/RVHMGN5C"],"uri":["http://zotero.org/users/6714553/items/RVHMGN5C"],"itemData":{"id":1077,"type":"article-journal","abstract":"The vision of Chandler (Chan) S. Robbins for a continental-scale omnibus survey of breeding birds led to the development of the North American Breeding Bird Survey (BBS). Chan was uniquely suited to develop the BBS. His position as a government scientist had given him experience with designing and implementing continental-scale surveys, his research background made him an effective advocate of the need for a survey to monitor pesticide effects on birds, and his prominence in the birding community gave him connections to infrastructure—a network of qualified volunteer birders who could conduct roadside surveys with standardized point counts. Having started in the eastern United States and the Atlantic provinces of Canada in 1966, the BBS now provides population change information for </w:instrText>
      </w:r>
      <w:r w:rsidR="00555E98">
        <w:rPr>
          <w:rFonts w:ascii="Cambria Math" w:hAnsi="Cambria Math" w:cs="Cambria Math"/>
        </w:rPr>
        <w:instrText>∼</w:instrText>
      </w:r>
      <w:r w:rsidR="00555E98">
        <w:instrText>546 species in the continental United States and Canada, and recently initiated routes in Mexico promise to greatly expand the areas and species covered by the survey. Although survey protocols have remained unchanged for 50 years, the BBS remains relevant in a changing world. Several papers that follow in this Special Section of The Condor: Ornithological Advances review how the BBS has been applied to conservation assessments, especially in combination with other large-scale survey data. A critical feature of the BBS program is an active research program into field and analytical methods to</w:instrText>
      </w:r>
      <w:r w:rsidR="00555E98" w:rsidRPr="00555E98">
        <w:instrText xml:space="preserve"> enhance the quality of the count data and to control for factors that influence detectability. Papers in the Special Section also present advances in BBS analyses that improve the utility of this expanding and sometimes controversial survey. In this Perspective, we introduce the Special Section by reviewing the history of the BBS, describing current analyses, and providing summary trend results for all species, highlighting 3 groups of conservation concern: grassland-breeding birds, aridland-breeding birds, and aerial insectivorous birds.","container-title":"The Condor","DOI":"10.1650/CONDOR-17-83.1","ISSN":"1938-5129","issue":"3","journalAbbreviation":"The Condor","page":"576-593","source":"Silverchair","title":"The first 50 years of the North American Breeding Bird Survey","URL":"https://doi.org/10.1650/CONDOR-17-83.1","volume":"119","author":[{"family":"Sauer","given":"John R."},{"family":"Pardieck","given":"Keith L."},{"family":"Ziolkowski","given":"David J.","suffix":"Jr."},{"family":"Smith","given":"Adam C."},{"family":"Hudson","given":"Marie-Anne R."},{"family":"Rodriguez","given":"Vicente"},{"family":"Berlanga","given":"Humberto"},{"family":"Niven","given":"Daniel K."},{"family":"Link","given":"William A."}],"accessed":{"date-parts":[["2021",9,13]]},"issued":{"date-parts":[["2017",8,1]]}}}],"schema":"https://github.com/citation-style-language/schema/raw/master/csl-citation.json"} </w:instrText>
      </w:r>
      <w:r w:rsidR="00555E98">
        <w:fldChar w:fldCharType="separate"/>
      </w:r>
      <w:r w:rsidR="00555E98" w:rsidRPr="00555E98">
        <w:t>(</w:t>
      </w:r>
      <w:r w:rsidR="00555E98">
        <w:t xml:space="preserve">this is very common for abundance-based metrics, </w:t>
      </w:r>
      <w:r w:rsidR="00555E98">
        <w:rPr>
          <w:i/>
        </w:rPr>
        <w:t xml:space="preserve">e.g. </w:t>
      </w:r>
      <w:r w:rsidR="00555E98" w:rsidRPr="00555E98">
        <w:t xml:space="preserve">Doxa </w:t>
      </w:r>
      <w:r w:rsidR="00237020" w:rsidRPr="00237020">
        <w:rPr>
          <w:i/>
          <w:iCs/>
        </w:rPr>
        <w:t>et al.</w:t>
      </w:r>
      <w:r w:rsidR="00555E98" w:rsidRPr="00555E98">
        <w:t xml:space="preserve">, 2010; Eglington &amp; Pearce-Higgins, 2012; Jiguet </w:t>
      </w:r>
      <w:r w:rsidR="00237020" w:rsidRPr="00237020">
        <w:rPr>
          <w:i/>
          <w:iCs/>
        </w:rPr>
        <w:t>et al.</w:t>
      </w:r>
      <w:r w:rsidR="00555E98" w:rsidRPr="00555E98">
        <w:t xml:space="preserve">, 2012; Sauer </w:t>
      </w:r>
      <w:r w:rsidR="00237020" w:rsidRPr="00237020">
        <w:rPr>
          <w:i/>
          <w:iCs/>
        </w:rPr>
        <w:t>et al.</w:t>
      </w:r>
      <w:r w:rsidR="00555E98" w:rsidRPr="00555E98">
        <w:t>, 2017)</w:t>
      </w:r>
      <w:r w:rsidR="00555E98">
        <w:fldChar w:fldCharType="end"/>
      </w:r>
      <w:r w:rsidRPr="00555E98">
        <w:t xml:space="preserve">. </w:t>
      </w:r>
      <w:r>
        <w:t>These analyses are useful for conservation practice, and are common</w:t>
      </w:r>
      <w:r w:rsidR="00555E98">
        <w:t xml:space="preserve"> </w:t>
      </w:r>
      <w:r w:rsidR="00555E98">
        <w:fldChar w:fldCharType="begin"/>
      </w:r>
      <w:r w:rsidR="008F0CB9">
        <w:instrText xml:space="preserve"> ADDIN ZOTERO_ITEM CSL_CITATION {"citationID":"VVdCbZ7K","properties":{"formattedCitation":"(Fraixedas et al., 2020)","plainCitation":"(Fraixedas et al., 2020)","noteIndex":0},"citationItems":[{"id":113,"uris":["http://zotero.org/users/6714553/items/C5ME9YPN"],"uri":["http://zotero.org/users/6714553/items/C5ME9YPN"],"itemData":{"id":113,"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URL":"http://www.sciencedirect.com/science/article/pii/S1470160X20306658","volume":"118","author":[{"family":"Fraixedas","given":"Sara"},{"family":"Lindén","given":"Andreas"},{"family":"Piha","given":"Markus"},{"family":"Cabeza","given":"Mar"},{"family":"Gregory","given":"Richard"},{"family":"Lehikoinen","given":"Aleksi"}],"accessed":{"date-parts":[["2020",11,17]]},"issued":{"date-parts":[["2020",11,1]]}}}],"schema":"https://github.com/citation-style-language/schema/raw/master/csl-citation.json"} </w:instrText>
      </w:r>
      <w:r w:rsidR="00555E98">
        <w:fldChar w:fldCharType="separate"/>
      </w:r>
      <w:r w:rsidR="008F0CB9" w:rsidRPr="008F0CB9">
        <w:t xml:space="preserve">(Fraixedas </w:t>
      </w:r>
      <w:r w:rsidR="00237020" w:rsidRPr="00237020">
        <w:rPr>
          <w:i/>
          <w:iCs/>
        </w:rPr>
        <w:t>et al.</w:t>
      </w:r>
      <w:r w:rsidR="008F0CB9" w:rsidRPr="008F0CB9">
        <w:t>, 2020)</w:t>
      </w:r>
      <w:r w:rsidR="00555E98">
        <w:fldChar w:fldCharType="end"/>
      </w:r>
      <w:r>
        <w:t>. However, by reducing the number of trends computed, they also reduce the generality of the trend at the given scale. Finally, only a few authors computed the trends of metrics with spatial replicates across more than one spatial grain. This was the case for</w:t>
      </w:r>
      <w:r w:rsidR="00D545FC">
        <w:t xml:space="preserve"> </w:t>
      </w:r>
      <w:r w:rsidR="00D545FC">
        <w:fldChar w:fldCharType="begin"/>
      </w:r>
      <w:r w:rsidR="00D545FC">
        <w:instrText xml:space="preserve"> ADDIN ZOTERO_ITEM CSL_CITATION {"citationID":"Ljnty2La","properties":{"formattedCitation":"(Chase et al., 2019)","plainCitation":"(Chase et al., 2019)","noteIndex":0},"citationItems":[{"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schema":"https://github.com/citation-style-language/schema/raw/master/csl-citation.json"} </w:instrText>
      </w:r>
      <w:r w:rsidR="00D545FC">
        <w:fldChar w:fldCharType="separate"/>
      </w:r>
      <w:r w:rsidR="00D545FC" w:rsidRPr="00D545FC">
        <w:t xml:space="preserve">Chase </w:t>
      </w:r>
      <w:r w:rsidR="00237020" w:rsidRPr="00237020">
        <w:rPr>
          <w:i/>
          <w:iCs/>
        </w:rPr>
        <w:t>et al.</w:t>
      </w:r>
      <w:r w:rsidR="00D545FC" w:rsidRPr="00D545FC">
        <w:t xml:space="preserve"> </w:t>
      </w:r>
      <w:r w:rsidR="00D545FC">
        <w:t>(</w:t>
      </w:r>
      <w:r w:rsidR="00D545FC" w:rsidRPr="00D545FC">
        <w:t>2019)</w:t>
      </w:r>
      <w:r w:rsidR="00D545FC">
        <w:fldChar w:fldCharType="end"/>
      </w:r>
      <w:r>
        <w:t xml:space="preserve">, </w:t>
      </w:r>
      <w:r w:rsidR="00D545FC">
        <w:fldChar w:fldCharType="begin"/>
      </w:r>
      <w:r w:rsidR="00D545FC">
        <w:instrText xml:space="preserve"> ADDIN ZOTERO_ITEM CSL_CITATION {"citationID":"u4imMv6b","properties":{"formattedCitation":"(Jarzyna &amp; Jetz, 2018)","plainCitation":"(Jarzyna &amp; Jetz, 2018)","noteIndex":0},"citationItems":[{"id":2,"uris":["http://zotero.org/users/6714553/items/QDXWHQ2I"],"uri":["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schema":"https://github.com/citation-style-language/schema/raw/master/csl-citation.json"} </w:instrText>
      </w:r>
      <w:r w:rsidR="00D545FC">
        <w:fldChar w:fldCharType="separate"/>
      </w:r>
      <w:r w:rsidR="00D545FC" w:rsidRPr="00D545FC">
        <w:t xml:space="preserve">Jarzyna </w:t>
      </w:r>
      <w:r w:rsidR="00D545FC">
        <w:t>and</w:t>
      </w:r>
      <w:r w:rsidR="00D545FC" w:rsidRPr="00D545FC">
        <w:t xml:space="preserve"> Jetz </w:t>
      </w:r>
      <w:r w:rsidR="00D545FC">
        <w:t>(</w:t>
      </w:r>
      <w:r w:rsidR="00D545FC" w:rsidRPr="00D545FC">
        <w:t>2018)</w:t>
      </w:r>
      <w:r w:rsidR="00D545FC">
        <w:fldChar w:fldCharType="end"/>
      </w:r>
      <w:r>
        <w:t xml:space="preserve">, </w:t>
      </w:r>
      <w:r w:rsidR="00D545FC">
        <w:fldChar w:fldCharType="begin"/>
      </w:r>
      <w:r w:rsidR="00D545FC">
        <w:instrText xml:space="preserve"> ADDIN ZOTERO_ITEM CSL_CITATION {"citationID":"KqL6H603","properties":{"formattedCitation":"(Van Turnhout et al., 2007)","plainCitation":"(Van Turnhout et al., 2007)","noteIndex":0},"citationItems":[{"id":383,"uris":["http://zotero.org/users/6714553/items/BZI5KR6W"],"uri":["http://zotero.org/users/6714553/items/BZI5KR6W"],"itemData":{"id":383,"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URL":"https://www.sciencedirect.com/science/article/pii/S000632070600379X","volume":"134","author":[{"family":"Van Turnhout","given":"Chris A. M."},{"family":"Foppen","given":"Ruud P. B."},{"family":"Leuven","given":"Rob S. E. W."},{"family":"Siepel","given":"Henk"},{"family":"Esselink","given":"Hans"}],"accessed":{"date-parts":[["2021",9,7]]},"issued":{"date-parts":[["2007",2,1]]}}}],"schema":"https://github.com/citation-style-language/schema/raw/master/csl-citation.json"} </w:instrText>
      </w:r>
      <w:r w:rsidR="00D545FC">
        <w:fldChar w:fldCharType="separate"/>
      </w:r>
      <w:r w:rsidR="00D545FC" w:rsidRPr="00D545FC">
        <w:t xml:space="preserve">Van Turnhout </w:t>
      </w:r>
      <w:r w:rsidR="00237020" w:rsidRPr="00237020">
        <w:rPr>
          <w:i/>
          <w:iCs/>
        </w:rPr>
        <w:t>et al.</w:t>
      </w:r>
      <w:r w:rsidR="00D545FC" w:rsidRPr="00D545FC">
        <w:t xml:space="preserve"> </w:t>
      </w:r>
      <w:r w:rsidR="00D545FC">
        <w:t>(</w:t>
      </w:r>
      <w:r w:rsidR="00D545FC" w:rsidRPr="00D545FC">
        <w:t>2007)</w:t>
      </w:r>
      <w:r w:rsidR="00D545FC">
        <w:fldChar w:fldCharType="end"/>
      </w:r>
      <w:r w:rsidR="00D545FC">
        <w:t xml:space="preserve"> </w:t>
      </w:r>
      <w:r>
        <w:t>and</w:t>
      </w:r>
      <w:r w:rsidR="00D545FC">
        <w:t xml:space="preserve"> </w:t>
      </w:r>
      <w:r w:rsidR="00D545FC">
        <w:fldChar w:fldCharType="begin"/>
      </w:r>
      <w:r w:rsidR="00D545FC">
        <w:instrText xml:space="preserve"> ADDIN ZOTERO_ITEM CSL_CITATION {"citationID":"vp3rUsOG","properties":{"formattedCitation":"(McGill et al., 2015)","plainCitation":"(McGill et al., 2015)","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D545FC">
        <w:fldChar w:fldCharType="separate"/>
      </w:r>
      <w:r w:rsidR="00D545FC" w:rsidRPr="00D545FC">
        <w:t xml:space="preserve">McGill </w:t>
      </w:r>
      <w:r w:rsidR="00237020" w:rsidRPr="00237020">
        <w:rPr>
          <w:i/>
          <w:iCs/>
        </w:rPr>
        <w:t>et al.</w:t>
      </w:r>
      <w:r w:rsidR="00D545FC" w:rsidRPr="00D545FC">
        <w:t xml:space="preserve"> </w:t>
      </w:r>
      <w:r w:rsidR="00D545FC">
        <w:t>(</w:t>
      </w:r>
      <w:r w:rsidR="00D545FC" w:rsidRPr="00D545FC">
        <w:t>2015)</w:t>
      </w:r>
      <w:r w:rsidR="00D545FC">
        <w:fldChar w:fldCharType="end"/>
      </w:r>
      <w:r>
        <w:t xml:space="preserve">. Yet, as we show here, biodiversity trends can be different according to the spatio-temporal grains they are assessed at. For that reason and in order to have a general overview of the current biodiversity crisis magnitude, this cross-scale approach deserves more attention. </w:t>
      </w:r>
    </w:p>
    <w:p w14:paraId="6B801052" w14:textId="77777777" w:rsidR="002E671A" w:rsidRDefault="002E671A" w:rsidP="00B40EC1">
      <w:pPr>
        <w:spacing w:after="0"/>
      </w:pPr>
    </w:p>
    <w:p w14:paraId="2AFF0C35" w14:textId="6C459271" w:rsidR="002E671A" w:rsidRDefault="0042697E" w:rsidP="00B40EC1">
      <w:r>
        <w:lastRenderedPageBreak/>
        <w:t xml:space="preserve">We found no studies using spatial replicates at the national spatial grain, </w:t>
      </w:r>
      <w:r>
        <w:rPr>
          <w:i/>
        </w:rPr>
        <w:t>i.e.</w:t>
      </w:r>
      <w:r>
        <w:t xml:space="preserve"> using countries as observational units and summarising the trends across them. This is expected for two reasons. First, as the spatial replications get more demanding in organisation and resources with increasing grain size, the number of datasets available is reduced. Second, biodiversity datasets are usually standardised at the scale of the country, which makes international merging of datasets and comparisons more demanding in terms of homogenization. Fortunately, initiatives like the European Breeding Bird Atlas </w:t>
      </w:r>
      <w:r w:rsidR="00D545FC">
        <w:fldChar w:fldCharType="begin"/>
      </w:r>
      <w:r w:rsidR="00D545FC">
        <w:instrText xml:space="preserve"> ADDIN ZOTERO_ITEM CSL_CITATION {"citationID":"F5K1xiDt","properties":{"formattedCitation":"(Hagemeyer &amp; Blair, 1997; Keller et al., 2020)","plainCitation":"(Hagemeyer &amp; Blair, 1997; Keller et al., 2020)","noteIndex":0},"citationItems":[{"id":1324,"uris":["http://zotero.org/users/6714553/items/8RQJW9HR"],"uri":["http://zotero.org/users/6714553/items/8RQJW9HR"],"itemData":{"id":1324,"type":"article-journal","abstract":"In 1997 the EBCC Atlas of European breeding birds, also referred to as European Ornithological Atlas or &amp;#39;EOA&amp;#39;, was published. This voluminous book was the result of more than 25 years of fieldwork, cooperation, data gathering, data processing, writing and editing. Next to a beautiful book the data in the maps provides countless possibilities fur further studies on the distribution of the European breeding birds.","DOI":"10.15468/adtfvf","language":"eng","source":"www.gbif.org","title":"EBCC Atlas of European Breeding Birds","URL":"https://www.gbif.org/dataset/c779b049-28f3-4daf-bbf4-0a40830819b6","author":[{"family":"Hagemeyer","given":"Ward"},{"family":"Blair","given":"Michael"}],"accessed":{"date-parts":[["2022",2,18]]},"issued":{"date-parts":[["1997"]]}}},{"id":1173,"uris":["http://zotero.org/users/6714553/items/Y325WJZJ"],"uri":["http://zotero.org/users/6714553/items/Y325WJZJ"],"itemData":{"id":1173,"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sidR="00D545FC">
        <w:fldChar w:fldCharType="separate"/>
      </w:r>
      <w:r w:rsidR="00D545FC" w:rsidRPr="00D545FC">
        <w:t xml:space="preserve">(Hagemeyer &amp; Blair, 1997; Keller </w:t>
      </w:r>
      <w:r w:rsidR="00237020" w:rsidRPr="00237020">
        <w:rPr>
          <w:i/>
          <w:iCs/>
        </w:rPr>
        <w:t>et al.</w:t>
      </w:r>
      <w:r w:rsidR="00D545FC" w:rsidRPr="00D545FC">
        <w:t>, 2020)</w:t>
      </w:r>
      <w:r w:rsidR="00D545FC">
        <w:fldChar w:fldCharType="end"/>
      </w:r>
      <w:r>
        <w:t xml:space="preserve"> or other citizen science projects (</w:t>
      </w:r>
      <w:r>
        <w:rPr>
          <w:i/>
        </w:rPr>
        <w:t xml:space="preserve">e.g. </w:t>
      </w:r>
      <w:r>
        <w:t xml:space="preserve">GBIF, https://www.gbif.org) are now making this possible, and we hope to see trends with spatial replicates at the national grain soon. </w:t>
      </w:r>
    </w:p>
    <w:p w14:paraId="15840ED2" w14:textId="77777777" w:rsidR="002E671A" w:rsidRDefault="0042697E" w:rsidP="00B40EC1">
      <w:pPr>
        <w:pStyle w:val="Heading2"/>
        <w:spacing w:line="480" w:lineRule="auto"/>
      </w:pPr>
      <w:bookmarkStart w:id="7" w:name="_60ek0wdm5dpz" w:colFirst="0" w:colLast="0"/>
      <w:bookmarkEnd w:id="7"/>
      <w:r>
        <w:t xml:space="preserve">Lack of spatio-temporal coverage. </w:t>
      </w:r>
    </w:p>
    <w:p w14:paraId="06393F4C" w14:textId="78D79CE1" w:rsidR="002E671A" w:rsidRDefault="0042697E" w:rsidP="00B40EC1">
      <w:r>
        <w:t xml:space="preserve">A striking but expected result </w:t>
      </w:r>
      <w:r w:rsidR="00251AA0">
        <w:fldChar w:fldCharType="begin"/>
      </w:r>
      <w:r w:rsidR="00251AA0">
        <w:instrText xml:space="preserve"> ADDIN ZOTERO_ITEM CSL_CITATION {"citationID":"g3po7I1W","properties":{"formattedCitation":"(Meyer et al., 2015)","plainCitation":"(Meyer et al., 2015)","noteIndex":0},"citationItems":[{"id":1118,"uris":["http://zotero.org/users/6714553/items/V9E8S3EL"],"uri":["http://zotero.org/users/6714553/items/V9E8S3EL"],"itemData":{"id":1118,"type":"article-journal","abstract":"Gaps in digital accessible information (DAI) on species distributions hamper prospects of safeguarding biodiversity and ecosystem services, and addressing central ecological and evolutionary questions. Achieving international targets on biodiversity knowledge requires that information gaps be identified and actions prioritized. Integrating 157 million point records and distribution maps for 21,170 terrestrial vertebrate species, we find that outside a few well-sampled regions, DAI on point occurrences provides very limited and spatially biased inventories of species. Surprisingly, many large, emerging economies are even more under-represented in global DAI than species-rich, developing countries in the tropics. Multi-model inference reveals that completeness is mainly limited by distance to researchers, locally available research funding and participation in data-sharing networks, rather than transportation infrastructure, or size and funding of Western data contributors as often assumed. Our results highlight the urgent need for integrating non-Western data sources and intensifying cooperation to more effectively address societal biodiversity information needs.","container-title":"Nature Communications","DOI":"10.1038/ncomms9221","ISSN":"2041-1723","issue":"1","journalAbbreviation":"Nat Commun","language":"en","note":"Bandiera_abtest: a\nCc_license_type: cc_by\nCg_type: Nature Research Journals\nnumber: 1\nPrimary_atype: Research\npublisher: Nature Publishing Group\nSubject_term: Biodiversity;Computational biology and bioinformatics\nSubject_term_id: biodiversity;computational-biology-and-bioinformatics","page":"8221","source":"www.nature.com","title":"Global priorities for an effective information basis of biodiversity distributions","URL":"https://www.nature.com/articles/ncomms9221","volume":"6","author":[{"family":"Meyer","given":"Carsten"},{"family":"Kreft","given":"Holger"},{"family":"Guralnick","given":"Robert"},{"family":"Jetz","given":"Walter"}],"accessed":{"date-parts":[["2021",9,29]]},"issued":{"date-parts":[["2015",9,8]]}}}],"schema":"https://github.com/citation-style-language/schema/raw/master/csl-citation.json"} </w:instrText>
      </w:r>
      <w:r w:rsidR="00251AA0">
        <w:fldChar w:fldCharType="separate"/>
      </w:r>
      <w:r w:rsidR="00251AA0" w:rsidRPr="00251AA0">
        <w:t>(</w:t>
      </w:r>
      <w:r w:rsidR="00251AA0">
        <w:t xml:space="preserve">see </w:t>
      </w:r>
      <w:r w:rsidR="00251AA0" w:rsidRPr="00251AA0">
        <w:t xml:space="preserve">Meyer </w:t>
      </w:r>
      <w:r w:rsidR="00237020" w:rsidRPr="00237020">
        <w:rPr>
          <w:i/>
          <w:iCs/>
        </w:rPr>
        <w:t>et al.</w:t>
      </w:r>
      <w:r w:rsidR="00251AA0" w:rsidRPr="00251AA0">
        <w:t>, 2015)</w:t>
      </w:r>
      <w:r w:rsidR="00251AA0">
        <w:fldChar w:fldCharType="end"/>
      </w:r>
      <w:r>
        <w:t>, was the lack of studies with spatial replicates from outside of the high-income global North. Out of 24 papers, 11 assess trends in North America, 12 in Europe and 3 of them consider the globe, leading to biased spatial representativeness of biodiversity trends</w:t>
      </w:r>
      <w:r w:rsidR="00251AA0">
        <w:t xml:space="preserve"> </w:t>
      </w:r>
      <w:r w:rsidR="00251AA0">
        <w:fldChar w:fldCharType="begin"/>
      </w:r>
      <w:r w:rsidR="00251AA0">
        <w:instrText xml:space="preserve"> ADDIN ZOTERO_ITEM CSL_CITATION {"citationID":"zfi7sJBM","properties":{"formattedCitation":"(Gonzalez et al., 2016)","plainCitation":"(Gonzalez et al., 2016)","noteIndex":0},"citationItems":[{"id":1271,"uris":["http://zotero.org/users/6714553/items/KMNGDBKV"],"uri":["http://zotero.org/users/6714553/items/KMNGDBKV"],"itemData":{"id":1271,"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onlinelibrary.wiley.com/doi/pdf/10.1890/15-1759.1","page":"1949-1960","source":"Wiley Online Library","title":"Estimating local biodiversity change: a critique of papers claiming no net loss of local diversity","title-short":"Estimating local biodiversity change","URL":"https://onlinelibrary.wiley.com/doi/abs/10.1890/15-1759.1","volume":"97","author":[{"family":"Gonzalez","given":"Andrew"},{"family":"Cardinale","given":"Bradley J."},{"family":"Allington","given":"Ginger R. H."},{"family":"Byrnes","given":"Jarrett"},{"family":"Arthur Endsley","given":"K."},{"family":"Brown","given":"Daniel G."},{"family":"Hooper","given":"David U."},{"family":"Isbell","given":"Forest"},{"family":"O'Connor","given":"Mary I."},{"family":"Loreau","given":"Michel"}],"accessed":{"date-parts":[["2022",1,30]]},"issued":{"date-parts":[["2016"]]}}}],"schema":"https://github.com/citation-style-language/schema/raw/master/csl-citation.json"} </w:instrText>
      </w:r>
      <w:r w:rsidR="00251AA0">
        <w:fldChar w:fldCharType="separate"/>
      </w:r>
      <w:r w:rsidR="00251AA0" w:rsidRPr="00251AA0">
        <w:t xml:space="preserve">(Gonzalez </w:t>
      </w:r>
      <w:r w:rsidR="00237020" w:rsidRPr="00237020">
        <w:rPr>
          <w:i/>
          <w:iCs/>
        </w:rPr>
        <w:t>et al.</w:t>
      </w:r>
      <w:r w:rsidR="00251AA0" w:rsidRPr="00251AA0">
        <w:t>, 2016)</w:t>
      </w:r>
      <w:r w:rsidR="00251AA0">
        <w:fldChar w:fldCharType="end"/>
      </w:r>
      <w:r>
        <w:t>. This gap was also reported by</w:t>
      </w:r>
      <w:r w:rsidR="00251AA0">
        <w:t xml:space="preserve"> </w:t>
      </w:r>
      <w:r w:rsidR="00251AA0">
        <w:fldChar w:fldCharType="begin"/>
      </w:r>
      <w:r w:rsidR="00251AA0">
        <w:instrText xml:space="preserve"> ADDIN ZOTERO_ITEM CSL_CITATION {"citationID":"9lJNH7X5","properties":{"formattedCitation":"(Fraixedas et al., 2020)","plainCitation":"(Fraixedas et al., 2020)","noteIndex":0},"citationItems":[{"id":113,"uris":["http://zotero.org/users/6714553/items/C5ME9YPN"],"uri":["http://zotero.org/users/6714553/items/C5ME9YPN"],"itemData":{"id":113,"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URL":"http://www.sciencedirect.com/science/article/pii/S1470160X20306658","volume":"118","author":[{"family":"Fraixedas","given":"Sara"},{"family":"Lindén","given":"Andreas"},{"family":"Piha","given":"Markus"},{"family":"Cabeza","given":"Mar"},{"family":"Gregory","given":"Richard"},{"family":"Lehikoinen","given":"Aleksi"}],"accessed":{"date-parts":[["2020",11,17]]},"issued":{"date-parts":[["2020",11,1]]}}}],"schema":"https://github.com/citation-style-language/schema/raw/master/csl-citation.json"} </w:instrText>
      </w:r>
      <w:r w:rsidR="00251AA0">
        <w:fldChar w:fldCharType="separate"/>
      </w:r>
      <w:r w:rsidR="00251AA0" w:rsidRPr="00251AA0">
        <w:t xml:space="preserve">Fraixedas </w:t>
      </w:r>
      <w:r w:rsidR="00237020" w:rsidRPr="00237020">
        <w:rPr>
          <w:i/>
          <w:iCs/>
        </w:rPr>
        <w:t>et al.</w:t>
      </w:r>
      <w:r w:rsidR="00251AA0" w:rsidRPr="00251AA0">
        <w:t xml:space="preserve"> </w:t>
      </w:r>
      <w:r w:rsidR="00251AA0">
        <w:t>(</w:t>
      </w:r>
      <w:r w:rsidR="00251AA0" w:rsidRPr="00251AA0">
        <w:t>2020)</w:t>
      </w:r>
      <w:r w:rsidR="00251AA0">
        <w:fldChar w:fldCharType="end"/>
      </w:r>
      <w:r>
        <w:t xml:space="preserve">. Even the “worldwide” studies often consider relatively more data from Europe and North America </w:t>
      </w:r>
      <w:r w:rsidR="00C54247">
        <w:fldChar w:fldCharType="begin"/>
      </w:r>
      <w:r w:rsidR="00C54247">
        <w:instrText xml:space="preserve"> ADDIN ZOTERO_ITEM CSL_CITATION {"citationID":"7bHWtJmH","properties":{"formattedCitation":"(Blowes et al., 2019; Dornelas et al., 2014)","plainCitation":"(Blowes et al., 2019; Dornelas et al., 2014)","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w:instrText>
      </w:r>
      <w:r w:rsidR="00C54247" w:rsidRPr="00DE0657">
        <w:instrText xml:space="preserve">from null models. Heterogeneous rates of environmental change, species range shifts associated with climate change, and biotic homogenization may explain the different patterns of temporal </w:instrText>
      </w:r>
      <w:r w:rsidR="00C54247">
        <w:instrText>α</w:instrText>
      </w:r>
      <w:r w:rsidR="00C54247" w:rsidRPr="00DE0657">
        <w:instrText xml:space="preserve"> and </w:instrText>
      </w:r>
      <w:r w:rsidR="00C54247">
        <w:instrText>β</w:instrText>
      </w:r>
      <w:r w:rsidR="00C54247" w:rsidRPr="00DE0657">
        <w:instrText xml:space="preserve">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sidR="00C54247">
        <w:fldChar w:fldCharType="separate"/>
      </w:r>
      <w:r w:rsidR="00C54247" w:rsidRPr="00DE0657">
        <w:t xml:space="preserve">(Blowes </w:t>
      </w:r>
      <w:r w:rsidR="00237020" w:rsidRPr="00237020">
        <w:rPr>
          <w:i/>
          <w:iCs/>
        </w:rPr>
        <w:t>et al.</w:t>
      </w:r>
      <w:r w:rsidR="00C54247" w:rsidRPr="00DE0657">
        <w:t xml:space="preserve">, 2019; Dornelas </w:t>
      </w:r>
      <w:r w:rsidR="00237020" w:rsidRPr="00237020">
        <w:rPr>
          <w:i/>
          <w:iCs/>
        </w:rPr>
        <w:t>et al.</w:t>
      </w:r>
      <w:r w:rsidR="00C54247" w:rsidRPr="00DE0657">
        <w:t>, 2014)</w:t>
      </w:r>
      <w:r w:rsidR="00C54247">
        <w:fldChar w:fldCharType="end"/>
      </w:r>
      <w:r w:rsidRPr="00DE0657">
        <w:t xml:space="preserve">. </w:t>
      </w:r>
      <w:r>
        <w:t xml:space="preserve">Yet, local biodiversity dynamics in Europe and North America is not representative of local dynamics on other continents and studies of biodiversity trends at several spatio-temporal scales are needed in other parts of the world. These studies are needed at local grains, as well as at the spatial grain of regions, nations and continents </w:t>
      </w:r>
      <w:r w:rsidR="00C54247">
        <w:fldChar w:fldCharType="begin"/>
      </w:r>
      <w:r w:rsidR="00C54247">
        <w:instrText xml:space="preserve"> ADDIN ZOTERO_ITEM CSL_CITATION {"citationID":"63aOxEsB","properties":{"formattedCitation":"(Alroy, 2015)","plainCitation":"(Alroy, 2015)","noteIndex":0},"citationItems":[{"id":1145,"uris":["http://zotero.org/users/6714553/items/QJW2QJ7J"],"uri":["http://zotero.org/users/6714553/items/QJW2QJ7J"],"itemData":{"id":1145,"type":"article-journal","abstract":"There is broad concern that a mass extinction of amphibians and reptiles is now underway. Here I apply an extremely conservative Bayesian method to estimate the number of recent amphibian and squamate extinctions in nine important tropical and subtropical regions. The data stem from a combination of museum collection databases and published site surveys. The method computes an extinction probability for each species by considering its sighting frequency and last sighting date. It infers hardly any extinction when collection dates are randomized and it provides underestimates when artificial extinction events are imposed. The method also appears to be insensitive to trends in sampling; therefore, the counts it provides are absolute minimums. Extinctions or severe population crashes have accumulated steadily since the 1970s and 1980s, and at least 3.1% of frog species have already disappeared. Based on these data and this conservative method, the best estimate of the global grand total is roughly 200 extinctions. Consistent with previous results, frog losses are heavy in Latin America, which has been greatly affected by the pathogenic chytrid fungus Batrachochytrium dendrobatidis. Extinction rates are now four orders-of-magnitude higher than background, and at least another 6.9% of all frog species may be lost within the next century, even if there is no acceleration in the growth of environmental threats.","container-title":"Proceedings of the National Academy of Sciences","DOI":"10.1073/pnas.1508681112","ISSN":"0027-8424, 1091-6490","issue":"42","journalAbbreviation":"PNAS","language":"en","note":"ISBN: 9781508681113\npublisher: National Academy of Sciences\nsection: Biological Sciences\nPMID: 26438855","page":"13003-13008","source":"www.pnas.org","title":"Current extinction rates of reptiles and amphibians","URL":"https://www.pnas.org/content/112/42/13003","volume":"112","author":[{"family":"Alroy","given":"John"}],"accessed":{"date-parts":[["2021",9,30]]},"issued":{"date-parts":[["2015",10,20]]}}}],"schema":"https://github.com/citation-style-language/schema/raw/master/csl-citation.json"} </w:instrText>
      </w:r>
      <w:r w:rsidR="00C54247">
        <w:fldChar w:fldCharType="separate"/>
      </w:r>
      <w:r w:rsidR="00C54247" w:rsidRPr="00C54247">
        <w:t>(</w:t>
      </w:r>
      <w:r w:rsidR="00C54247">
        <w:rPr>
          <w:i/>
        </w:rPr>
        <w:t>e.g.</w:t>
      </w:r>
      <w:r w:rsidR="00C54247">
        <w:t xml:space="preserve"> see </w:t>
      </w:r>
      <w:r w:rsidR="00C54247" w:rsidRPr="00C54247">
        <w:t>Alroy, 2015</w:t>
      </w:r>
      <w:r w:rsidR="00C54247">
        <w:t xml:space="preserve"> for amphibians and reptiles</w:t>
      </w:r>
      <w:r w:rsidR="00C54247" w:rsidRPr="00C54247">
        <w:t>)</w:t>
      </w:r>
      <w:r w:rsidR="00C54247">
        <w:fldChar w:fldCharType="end"/>
      </w:r>
      <w:r>
        <w:t xml:space="preserve">. Finally, most of the studies covered only </w:t>
      </w:r>
      <w:r>
        <w:rPr>
          <w:i/>
        </w:rPr>
        <w:t xml:space="preserve">ca. </w:t>
      </w:r>
      <w:r>
        <w:t xml:space="preserve">the last 50 years. This lack of data before the industrial era prevents us from comparing the trends reported here with </w:t>
      </w:r>
      <w:r>
        <w:rPr>
          <w:i/>
        </w:rPr>
        <w:t xml:space="preserve">baseline </w:t>
      </w:r>
      <w:r>
        <w:t>biodiversity trends. These short time series can lead to biased assessment of temporal trends</w:t>
      </w:r>
      <w:r w:rsidR="00C54247">
        <w:t xml:space="preserve"> </w:t>
      </w:r>
      <w:r w:rsidR="00C54247">
        <w:fldChar w:fldCharType="begin"/>
      </w:r>
      <w:r w:rsidR="00C54247">
        <w:instrText xml:space="preserve"> ADDIN ZOTERO_ITEM CSL_CITATION {"citationID":"OTQPk2lN","properties":{"formattedCitation":"(Gonzalez et al., 2016)","plainCitation":"(Gonzalez et al., 2016)","noteIndex":0},"citationItems":[{"id":1271,"uris":["http://zotero.org/users/6714553/items/KMNGDBKV"],"uri":["http://zotero.org/users/6714553/items/KMNGDBKV"],"itemData":{"id":1271,"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onlinelibrary.wiley.com/doi/pdf/10.1890/15-1759.1","page":"1949-1960","source":"Wiley Online Library","title":"Estimating local biodiversity change: a critique of papers claiming no net loss of local diversity","title-short":"Estimating local biodiversity change","URL":"https://onlinelibrary.wiley.com/doi/abs/10.1890/15-1759.1","volume":"97","author":[{"family":"Gonzalez","given":"Andrew"},{"family":"Cardinale","given":"Bradley J."},{"family":"Allington","given":"Ginger R. H."},{"family":"Byrnes","given":"Jarrett"},{"family":"Arthur Endsley","given":"K."},{"family":"Brown","given":"Daniel G."},{"family":"Hooper","given":"David U."},{"family":"Isbell","given":"Forest"},{"family":"O'Connor","given":"Mary I."},{"family":"Loreau","given":"Michel"}],"accessed":{"date-parts":[["2022",1,30]]},"issued":{"date-parts":[["2016"]]}}}],"schema":"https://github.com/citation-style-language/schema/raw/master/csl-citation.json"} </w:instrText>
      </w:r>
      <w:r w:rsidR="00C54247">
        <w:fldChar w:fldCharType="separate"/>
      </w:r>
      <w:r w:rsidR="00C54247" w:rsidRPr="00C54247">
        <w:t xml:space="preserve">(Gonzalez </w:t>
      </w:r>
      <w:r w:rsidR="00237020" w:rsidRPr="00237020">
        <w:rPr>
          <w:i/>
          <w:iCs/>
        </w:rPr>
        <w:t>et al.</w:t>
      </w:r>
      <w:r w:rsidR="00C54247" w:rsidRPr="00C54247">
        <w:t>, 2016)</w:t>
      </w:r>
      <w:r w:rsidR="00C54247">
        <w:fldChar w:fldCharType="end"/>
      </w:r>
      <w:r>
        <w:t>. Indeed, here, the only significantly long study found (</w:t>
      </w:r>
      <w:r>
        <w:rPr>
          <w:i/>
        </w:rPr>
        <w:t xml:space="preserve">i.e. </w:t>
      </w:r>
      <w:r>
        <w:t>99 years) shows a clear decline of species richness at local grains</w:t>
      </w:r>
      <w:r w:rsidR="00C54247">
        <w:t xml:space="preserve"> </w:t>
      </w:r>
      <w:r w:rsidR="00C54247">
        <w:fldChar w:fldCharType="begin"/>
      </w:r>
      <w:r w:rsidR="00C54247">
        <w:instrText xml:space="preserve"> ADDIN ZOTERO_ITEM CSL_CITATION {"citationID":"HiGYxHPs","properties":{"formattedCitation":"(Tingley &amp; Beissinger, 2013)","plainCitation":"(Tingley &amp; Beissinger, 2013)","noteIndex":0},"citationItems":[{"id":1185,"uris":["http://zotero.org/users/6714553/items/4QJGSYQ4"],"uri":["http://zotero.org/users/6714553/items/4QJGSYQ4"],"itemData":{"id":1185,"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URL":"https://onlinelibrary.wiley.com/doi/abs/10.1890/12-0928.1","volume":"94","author":[{"family":"Tingley","given":"Morgan W."},{"family":"Beissinger","given":"Steven R."}],"accessed":{"date-parts":[["2021",11,24]]},"issued":{"date-parts":[["2013"]]}}}],"schema":"https://github.com/citation-style-language/schema/raw/master/csl-citation.json"} </w:instrText>
      </w:r>
      <w:r w:rsidR="00C54247">
        <w:fldChar w:fldCharType="separate"/>
      </w:r>
      <w:r w:rsidR="00C54247" w:rsidRPr="00C54247">
        <w:t>(Tingley &amp; Beissinger, 2013)</w:t>
      </w:r>
      <w:r w:rsidR="00C54247">
        <w:fldChar w:fldCharType="end"/>
      </w:r>
      <w:r>
        <w:t>.</w:t>
      </w:r>
    </w:p>
    <w:p w14:paraId="5D3DF224" w14:textId="77777777" w:rsidR="002E671A" w:rsidRDefault="0042697E" w:rsidP="00B40EC1">
      <w:pPr>
        <w:pStyle w:val="Heading2"/>
        <w:spacing w:line="480" w:lineRule="auto"/>
      </w:pPr>
      <w:bookmarkStart w:id="8" w:name="_u4vx3q5nr6lj" w:colFirst="0" w:colLast="0"/>
      <w:bookmarkEnd w:id="8"/>
      <w:r>
        <w:lastRenderedPageBreak/>
        <w:t>Conclusion</w:t>
      </w:r>
    </w:p>
    <w:p w14:paraId="28624DBD" w14:textId="5381D24D" w:rsidR="002E671A" w:rsidRDefault="0042697E" w:rsidP="00B40EC1">
      <w:r>
        <w:t>As observers, we only directly experience biodiversity at local scale but focusing only on local trends can be misleading. Indeed, the reviewed literature indicates that avian biodiversity has different trends between local (</w:t>
      </w:r>
      <w:r>
        <w:rPr>
          <w:i/>
        </w:rPr>
        <w:t xml:space="preserve">i.e. </w:t>
      </w:r>
      <w:r>
        <w:t>mainly increases) and global (</w:t>
      </w:r>
      <w:r>
        <w:rPr>
          <w:i/>
        </w:rPr>
        <w:t xml:space="preserve">i.e. </w:t>
      </w:r>
      <w:r>
        <w:t xml:space="preserve">no increase) spatial scales. Thus, increases of species richness at local and regional scales should not be interpreted as ecosystems well being without considering the global species richness decline. Moreover, we have reasons to think that these local trends of biodiversity reflect anthropogenic disturbances. Little is known about the resilience of bird biodiversity and one could worry about the reversibility of these changes. Besides, temporal grain of the metrics has either been confused with the temporal grain of the sampling plan, or not properly considered at all, and this needs to be addressed. Finally, the gaps in spatio-temporal coverage need to be filled with more data, or interpolated over by models. We hope that this review improves the current knowledge on spatio-temporal scaling of biodiversity trends, and illustrates that the current biodiversity change needs to be considered across both spatial and temporal grains. </w:t>
      </w:r>
    </w:p>
    <w:p w14:paraId="5E4D1889" w14:textId="77777777" w:rsidR="002E671A" w:rsidRDefault="0042697E" w:rsidP="00B40EC1">
      <w:r>
        <w:rPr>
          <w:b/>
          <w:i/>
        </w:rPr>
        <w:t xml:space="preserve">Table 1: </w:t>
      </w:r>
      <w:r>
        <w:t xml:space="preserve">Trends of different metrics of biodiversity at various spatial and temporal scales. Abbreviations: </w:t>
      </w:r>
      <w:r>
        <w:rPr>
          <w:i/>
        </w:rPr>
        <w:t>species richness (sR), functional richness (fR), evenness (Eve), functional evenness (fEve), diversity (Div), functional diversity (fDiv), temporal beta-diversity (tBetaDiv), spatial beta-diversity (sBetaDiv), functional spatial beta-diversity (fsBetaDiv), gamma-diversity (gammaDiv), functional Gamma-diversity (fgammaDiv), phylogenetic diversity (pDiv).</w:t>
      </w:r>
    </w:p>
    <w:tbl>
      <w:tblPr>
        <w:tblStyle w:val="a1"/>
        <w:tblW w:w="11350" w:type="dxa"/>
        <w:tblInd w:w="-1033" w:type="dxa"/>
        <w:tblBorders>
          <w:top w:val="nil"/>
          <w:left w:val="nil"/>
          <w:bottom w:val="nil"/>
          <w:right w:val="nil"/>
          <w:insideH w:val="nil"/>
          <w:insideV w:val="nil"/>
        </w:tblBorders>
        <w:tblLayout w:type="fixed"/>
        <w:tblLook w:val="0600" w:firstRow="0" w:lastRow="0" w:firstColumn="0" w:lastColumn="0" w:noHBand="1" w:noVBand="1"/>
      </w:tblPr>
      <w:tblGrid>
        <w:gridCol w:w="1133"/>
        <w:gridCol w:w="1133"/>
        <w:gridCol w:w="1133"/>
        <w:gridCol w:w="1245"/>
        <w:gridCol w:w="1036"/>
        <w:gridCol w:w="1134"/>
        <w:gridCol w:w="1134"/>
        <w:gridCol w:w="1134"/>
        <w:gridCol w:w="1134"/>
        <w:gridCol w:w="1134"/>
      </w:tblGrid>
      <w:tr w:rsidR="002E671A" w14:paraId="35E35EBF" w14:textId="77777777">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4EB3278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ference</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4A00EF4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etric</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20E8C40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patial grain (Km²)</w:t>
            </w:r>
          </w:p>
        </w:tc>
        <w:tc>
          <w:tcPr>
            <w:tcW w:w="1245"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1CB4E15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Spatial extent (Km²)</w:t>
            </w:r>
          </w:p>
        </w:tc>
        <w:tc>
          <w:tcPr>
            <w:tcW w:w="1035"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23675B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Temporal lag (year)</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5E4DD70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Temporal grain (hour)</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B3EE5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Temporal extent (year)</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6EC0EE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emporal coverage</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0904761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tion</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0B32C60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rend</w:t>
            </w:r>
          </w:p>
        </w:tc>
      </w:tr>
      <w:tr w:rsidR="002E671A" w14:paraId="09A10A21"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EB69050" w14:textId="5F4CF4E9"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ghDVCVdM","properties":{"formattedCitation":"(Barnagaud et al., 2017)","plainCitation":"(Barnagaud et al., 2017)","noteIndex":0},"citationItems":[{"id":416,"uris":["http://zotero.org/users/6714553/items/P7GKJZXC"],"uri":["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Barnagaud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CB3F7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C4F133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0A22F5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8FE826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DCAD6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F57DB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6E5D1B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AC393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1AFE7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C22569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20E40E0" w14:textId="77777777" w:rsidR="002E671A" w:rsidRDefault="0042697E">
            <w:pPr>
              <w:spacing w:before="100" w:after="100" w:line="240" w:lineRule="auto"/>
              <w:ind w:left="100" w:right="100"/>
              <w:jc w:val="left"/>
            </w:pPr>
            <w:r>
              <w:lastRenderedPageBreak/>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DB7D4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621DE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1231E1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B45F7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3B7ED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37DD38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28983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645C5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37075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034F0A93"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C600C6F"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C9DFA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9607F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8BDA51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E72587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B7A3A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70EAEF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5A028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1FF0F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6C6AE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07978DCC"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A55624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8A7EC1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1975A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4C37EE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AE86B2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163FEC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431EDE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81DB4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2C599B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1A5FAE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BEB815B"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C278AB9" w14:textId="4703AD77"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KNltc9YH","properties":{"formattedCitation":"(Chase et al., 2019)","plainCitation":"(Chase et al., 2019)","noteIndex":0},"citationItems":[{"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w:instrText>
            </w:r>
            <w:r>
              <w:rPr>
                <w:rFonts w:ascii="Cambria Math" w:eastAsia="Arial" w:hAnsi="Cambria Math" w:cs="Cambria Math"/>
                <w:sz w:val="14"/>
                <w:szCs w:val="14"/>
              </w:rPr>
              <w:instrText>‐</w:instrText>
            </w:r>
            <w:r>
              <w:rPr>
                <w:rFonts w:ascii="Arial" w:eastAsia="Arial" w:hAnsi="Arial" w:cs="Arial"/>
                <w:sz w:val="14"/>
                <w:szCs w:val="14"/>
              </w:rPr>
              <w:instrText xml:space="preserve">Smith","given":"Isla H."},{"family":"Jones","given":"Holly P."},{"family":"Hines","given":"Jes"},{"family":"Vellend","given":"Mark"},{"family":"Waldock","given":"Conor"},{"family":"O'Connor","given":"Mary"}],"accessed":{"date-parts":[["2020",7,8]]},"issued":{"date-parts":[["2019",8]]}}}],"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Chase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401BD3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C4B0F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1C4A57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0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00C2AD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D325B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859864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D8184F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D61D7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 Canad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34569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02E3F3F1"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4CE3C0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E0B1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512E61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111AC5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0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E0D50F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E8A30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C3D28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71919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0EA247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 Canad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84E8C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1664A4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E121480" w14:textId="0EED6AAA"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qPBelRzj","properties":{"formattedCitation":"(Davey et al., 2012)","plainCitation":"(Davey et al., 2012)","noteIndex":0},"citationItems":[{"id":404,"uris":["http://zotero.org/users/6714553/items/WWG57QDI"],"uri":["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Davey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A97C4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123B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981EA8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2,4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80E2F8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413D35"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D5EFD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5E35C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4157F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D7E48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8061A4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C3BA98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E495C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7531AC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A365D1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2,4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29F1D2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D2EC938"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6EA57F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73C6FE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9E937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8D0BB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1B2754FD"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D2B109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828B29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C594CF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8EA52F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2,4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07E4A5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7F5C4D1"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8C530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5A09D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39205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39AF7F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DB39814"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EF41F70" w14:textId="784E2918"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qA25PBBq","properties":{"formattedCitation":"(Jarzyna &amp; Jetz, 2018)","plainCitation":"(Jarzyna &amp; Jetz, 2018)","noteIndex":0},"citationItems":[{"id":2,"uris":["http://zotero.org/users/6714553/items/QDXWHQ2I"],"uri":["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Jarzyna </w:t>
            </w:r>
            <w:r w:rsidR="001253B1">
              <w:rPr>
                <w:rFonts w:ascii="Arial" w:eastAsia="Arial" w:hAnsi="Arial" w:cs="Arial"/>
                <w:sz w:val="14"/>
              </w:rPr>
              <w:t>&amp;</w:t>
            </w:r>
            <w:r w:rsidRPr="00020CD1">
              <w:rPr>
                <w:rFonts w:ascii="Arial" w:eastAsia="Arial" w:hAnsi="Arial" w:cs="Arial"/>
                <w:sz w:val="14"/>
              </w:rPr>
              <w:t xml:space="preserve"> Jetz </w:t>
            </w:r>
            <w:r>
              <w:rPr>
                <w:rFonts w:ascii="Arial" w:eastAsia="Arial" w:hAnsi="Arial" w:cs="Arial"/>
                <w:sz w:val="14"/>
              </w:rPr>
              <w:t>(</w:t>
            </w:r>
            <w:r w:rsidRPr="00020CD1">
              <w:rPr>
                <w:rFonts w:ascii="Arial" w:eastAsia="Arial" w:hAnsi="Arial" w:cs="Arial"/>
                <w:sz w:val="14"/>
              </w:rPr>
              <w:t>2018)</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666E80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4DF197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DE0154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89C85EE"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7CAC62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2116C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573516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40745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F75CE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53F97B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DDE1DC4"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D28D4A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271D1A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3857B4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2D6B9FE"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AA1A6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C3555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AAE548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CEDC2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847602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A2603F7"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3AD585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231FA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81406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Glob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B906BE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E87AD58"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11E68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7C6AA6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8422F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73D0BC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F9D32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7F204F6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F72E63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F56F8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3C4F27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597EB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033310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ED6A2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0D6CD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159A2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C76B1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6314C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8B1E04B"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5934F6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F5AF22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F09593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4AFE3D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AC4F271"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95C77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13231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35D5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651B57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AB7B9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ADB9A7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AF6882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D2BB2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639A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Glob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9202D4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27531C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03F30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38FAC9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DDBEC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EBC30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A610B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1B9294B4"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5C18F3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A0EB7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75A83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9C429F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58AC199"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31D9E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80F71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49384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3D0D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310B7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635ED26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15F6C25"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4C4AE7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866021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C6A232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ED3C5B2"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54036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B14243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BD637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29D82D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B1CEF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BA575C1"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7BA4AB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D199D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077F8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Glob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EB4679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9F7B864"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69C3B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87540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DB02C2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A9A74E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83F6F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71CB92B4"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5A37722" w14:textId="36977621"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RCiahv7l","properties":{"formattedCitation":"(Pilotto et al., 2020)","plainCitation":"(Pilotto et al., 2020)","noteIndex":0},"citationItems":[{"id":390,"uris":["http://zotero.org/users/6714553/items/3LZIZPZM"],"uri":["http://zotero.org/users/6714553/items/3LZIZPZM"],"itemData":{"id":390,"type":"article-journal","abstract":"Local biodiversity trends over time are likely to be decoupled from global trends, as local processes may compensate or counteract global change. We analyze 161 long-term biological time series (15–91 years) collected across Europe, using a comprehensive dataset comprising ~6,200 marine, freshwater and terrestrial taxa. We test whether (i) local long-term biodiversity trends are consistent among biogeoregions, realms and taxonomic groups, and (ii) changes in biodiversity correlate with regional climate and local conditions. Our results reveal that local trends of abundance, richness and diversity differ among biogeoregions, realms and taxonomic groups, demonstrating that biodiversity changes at local scale are often complex and cannot be easily generalized. However, we find increases in richness and abundance with increasing temperature and naturalness as well as a clear spatial pattern in changes in community composition (i.e. temporal taxonomic turnover) in most biogeoregions of Northern and Eastern Europe.","container-title":"Nature Communications","DOI":"10.1038/s41467-020-17171-y","ISSN":"2041-1723","issue":"1","journalAbbreviation":"Nat Commun","language":"en","note":"Bandiera_abtest: a\nCc_license_type: cc_by\nCg_type: Nature Research Journals\nnumber: 1\nPrimary_atype: Research\npublisher: Nature Publishing Group\nSubject_term: Biodiversity;Climate-change ecology;Macroecology\nSubject_term_id: biodiversity;climate-change-ecology;macroecology","page":"3486","source":"www.nature.com","title":"Meta-analysis of multidecadal biodiversity trends in Europe","URL":"https://www.nature.com/articles/s41467-020-17171-y","volume":"11","author":[{"family":"Pilotto","given":"Francesca"},{"family":"Kühn","given":"Ingolf"},{"family":"Adrian","given":"Rita"},{"family":"Alber","given":"Renate"},{"family":"Alignier","given":"Audrey"},{"family":"Andrews","given":"Christopher"},{"family":"Bäck","given":"Jaana"},{"family":"Barbaro","given":"Luc"},{"family":"Beaumont","given":"Deborah"},{"family":"Beenaerts","given":"Natalie"},{"family":"Benham","given":"Sue"},{"family":"Boukal","given":"David S."},{"family":"Bretagnolle","given":"Vincent"},{"family":"Camatti","given":"Elisa"},{"family":"Canullo","given":"Roberto"},{"family":"Cardoso","given":"Patricia G."},{"family":"Ens","given":"Bruno J."},{"family":"Everaert","given":"Gert"},{"family":"Evtimova","given":"Vesela"},{"family":"Feuchtmayr","given":"Heidrun"},{"family":"García-González","given":"Ricardo"},{"family":"Gómez García","given":"Daniel"},{"family":"Grandin","given":"Ulf"},{"family":"Gutowski","given":"Jerzy M."},{"family":"Hadar","given":"Liat"},{"family":"Halada","given":"Lubos"},{"family":"Halassy","given":"Melinda"},{"family":"Hummel","given":"Herman"},{"family":"Huttunen","given":"Kaisa-Leena"},{"family":"Jaroszewicz","given":"Bogdan"},{"family":"Jensen","given":"Thomas C."},{"family":"Kalivoda","given":"Henrik"},{"family":"Schmidt","given":"Inger Kappel"},{"family":"Kröncke","given":"Ingrid"},{"family":"Leinonen","given":"Reima"},{"family":"Martinho","given":"Filipe"},{"family":"Meesenburg","given":"Henning"},{"family":"Meyer","given":"Julia"},{"family":"Minerbi","given":"Stefano"},{"family":"Monteith","given":"Don"},{"family":"Nikolov","given":"Boris P."},{"family":"Oro","given":"Daniel"},{"family":"Ozoliņš","given":"Dāvis"},{"family":"Padedda","given":"Bachisio M."},{"family":"Pallett","given":"Denise"},{"family":"Pansera","given":"Marco"},{"family":"Pardal","given":"Miguel Ângelo"},{"family":"Petriccione","given":"Bruno"},{"family":"Pipan","given":"Tanja"},{"family":"Pöyry","given":"Juha"},{"family":"Schäfer","given":"Stefanie M."},{"family":"Schaub","given":"Marcus"},{"family":"Schneider","given":"Susanne C."},{"family":"Skuja","given":"Agnija"},{"family":"Soetaert","given":"Karline"},{"family":"Spriņģe","given":"Gunta"},{"family":"Stanchev","given":"Radoslav"},{"family":"Stockan","given":"Jenni A."},{"family":"Stoll","given":"Stefan"},{"family":"Sundqvist","given":"Lisa"},{"family":"Thimonier","given":"Anne"},{"family":"Van Hoey","given":"Gert"},{"family":"Van Ryckegem","given":"Gunther"},{"family":"Visser","given":"Marcel E."},{"family":"Vorhauser","given":"Samuel"},{"family":"Haase","given":"Peter"}],"accessed":{"date-parts":[["2021",8,20]]},"issued":{"date-parts":[["2020",7,13]]}}}],"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Pilotto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B1E1D4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571DE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222848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18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142FA92"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1939079"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1A5F3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C3214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BE0CDC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A441AF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8A3988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9C7F1D6"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956EB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C44ED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F12A17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18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8C8637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A9D7A6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6E23B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5C792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8A0689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CD9552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914576B"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71F15B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91AAF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55854F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8BF769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18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4358548"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46C964"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A8B79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5976FB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A5E6A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08E2AF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6764B7C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C6A9B74" w14:textId="49E0E8F4"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lastRenderedPageBreak/>
              <w:fldChar w:fldCharType="begin"/>
            </w:r>
            <w:r>
              <w:rPr>
                <w:rFonts w:ascii="Arial" w:eastAsia="Arial" w:hAnsi="Arial" w:cs="Arial"/>
                <w:sz w:val="14"/>
                <w:szCs w:val="14"/>
              </w:rPr>
              <w:instrText xml:space="preserve"> ADDIN ZOTERO_ITEM CSL_CITATION {"citationID":"rgsTgVkB","properties":{"formattedCitation":"(Ram et al., 2017)","plainCitation":"(Ram et al., 2017)","noteIndex":0},"citationItems":[{"id":412,"uris":["http://zotero.org/users/6714553/items/MGKTDLJX"],"uri":["http://zotero.org/users/6714553/items/MGKTDLJX"],"itemData":{"id":412,"type":"article-journal","abstract":"Changes in forestry practices and on-going climate change may both have large impacts on forest bird populations. However, large-scale analyses of the effects of temporal changes in forest structure on forest bird numbers are largely lacking. We compared temporal trends from two Swedish nationwide long-term monitoring schemes, the Swedish Bird Survey (1998–2015) and the Swedish National Forestry Inventory (1983–2014), giving representative values for both forest and bird changes over an area of 35millionha. Since 1998 the total area of middle-aged and mature forest increased by 6.4%. In parallel, several forest structures potentially beneficial to birds (dead wood, retention trees on clear cuts, multi-layer forests, old forest and broadleaved forest) increased somewhat in abundance, most likely as a result of legislation changes and increasing areas under forest certification schemes. Summer temperatures also increased, with warm summers dominating since 2002. In 1998–2015, the population sizes of 58 forest bird species on average increased, as did the number of species observed per route, with no general difference between forest specialists (16 species) and generalists (42 species). However, from around 2005, the positive trends in bird numbers and many forest structures have levelled out. An analysis of species population trends in relation to a measure of climate sensitivity (Species Temperature Index, STI) suggested that forest birds, just like Swedish birds in general, have indeed been affected by a warming climate. But given their STI, forest birds on average had more positive trends than non-forest birds, suggesting that other factors than climate have affected them positively. Strong candidate factors are the documented changes in forest quality and quantity. Whereas our data and analyses are correlational, and no firm conclusions on causality therefore can be drawn, it is reasonable to assume that the recent increases in forest quantity, forest quality, and summer temperatures, all have contributed to the general increase in forest bird numbers in Sweden. But the relative contribution of these driving forces remains to be determined. When it comes to the potentially positive effects of improving forest quality in terms of increases in old forest, stratification, retention trees and dead wood, it is noteworthy that many of the positive trends in forest structures since the mid-1990s seem to have ceased recently.","container-title":"Forest Ecology and Management","DOI":"10.1016/j.foreco.2016.11.013","ISSN":"0378-1127","journalAbbreviation":"Forest Ecology and Management","language":"en","page":"177-188","source":"ScienceDirect","title":"What drives current population trends in forest birds – forest quantity, quality or climate? A large-scale analysis from northern Europe","title-short":"What drives current population trends in forest birds – forest quantity, quality or climate?","URL":"https://www.sciencedirect.com/science/article/pii/S0378112716309884","volume":"385","author":[{"family":"Ram","given":"Dafne"},{"family":"Axelsson","given":"Anna-Lena"},{"family":"Green","given":"Martin"},{"family":"Smith","given":"Henrik G."},{"family":"Lindström","given":"Åke"}],"accessed":{"date-parts":[["2021",8,17]]},"issued":{"date-parts":[["2017",2,1]]}}}],"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Ram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0DAAD7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03CD57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38D5208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5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34D91A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1DA1EF2"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7E1EAE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FC7FB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8-201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BCA8B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weden</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A1130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C4EFDD1"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DEA7CBF" w14:textId="744B85C5" w:rsidR="002E671A" w:rsidRDefault="00A7662F">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TqhATJbY","properties":{"formattedCitation":"(Reif et al., 2013)","plainCitation":"(Reif et al., 2013)","noteIndex":0},"citationItems":[{"id":385,"uris":["http://zotero.org/users/6714553/items/WHYAQYVP"],"uri":["http://zotero.org/users/6714553/items/WHYAQYVP"],"itemData":{"id":385,"type":"article-journal","abstract":"Recent major environmental changes could lead to homogenization in the composition of plant and animal communities, with generalist species replacing more specialized species, as well as to the increased domination of species adapted to warmer climatic conditions. Using common bird monitoring data, we have tested whether these patterns can be observed in the long-term changes in the structure and species richness of bird communities in the Czech Republic. We focused on a comparison of two time periods (1982–1990 and 1991–2004) that differ in land use (high agricultural intensity in the former, and a drop in agricultural intensity accompanied by forest expansion in the latter). We found that bird communities became less specialized and that this decline in specialization did not change after 1990. In contrast, taxonomic homogenization increased during the first time period but declined at the beginning of the second one. Moreover, the community composition developed towards a dominance of species breeding in warmer climates, and this change coincided with an increase in spring temperatures. Therefore, it would appear that both functional and taxonomic homogenization took place in the 1980s but the latter did not continue in subsequent decades. Species richness of local bird communities did not show any trend over time. We suggest that climate warming might be an important driving force of changes in the bird community composition in the Czech Republic, but the role of land-use changes is less clear, although it is probable that habitat specialists probably did not benefit from lower intensity of agricultural activities and increased forest cover.","container-title":"Journal of Ornithology","DOI":"10.1007/s10336-012-0900-9","ISSN":"2193-7206","issue":"2","journalAbbreviation":"J Ornithol","language":"en","page":"359-370","source":"Springer Link","title":"Changes in bird community composition in the Czech Republic from 1982 to 2004: increasing biotic homogenization, impacts of warming climate, but no trend in species richness","title-short":"Changes in bird community composition in the Czech Republic from 1982 to 2004","URL":"https://doi.org/10.1007/s10336-012-0900-9","volume":"154","author":[{"family":"Reif","given":"Jiří"},{"family":"Prylová","given":"Kristýna"},{"family":"Šizling","given":"Arnošt L."},{"family":"Vermouzek","given":"Zdeněk"},{"family":"Šťastný","given":"Karel"},{"family":"Bejček","given":"Vladimír"}],"accessed":{"date-parts":[["2021",9,6]]},"issued":{"date-parts":[["2013",4,1]]}}}],"schema":"https://github.com/citation-style-language/schema/raw/master/csl-citation.json"} </w:instrText>
            </w:r>
            <w:r>
              <w:rPr>
                <w:rFonts w:ascii="Arial" w:eastAsia="Arial" w:hAnsi="Arial" w:cs="Arial"/>
                <w:sz w:val="14"/>
                <w:szCs w:val="14"/>
              </w:rPr>
              <w:fldChar w:fldCharType="separate"/>
            </w:r>
            <w:r w:rsidRPr="00A7662F">
              <w:rPr>
                <w:rFonts w:ascii="Arial" w:eastAsia="Arial" w:hAnsi="Arial" w:cs="Arial"/>
                <w:sz w:val="14"/>
              </w:rPr>
              <w:t xml:space="preserve">Reif </w:t>
            </w:r>
            <w:r w:rsidR="00237020" w:rsidRPr="00237020">
              <w:rPr>
                <w:rFonts w:ascii="Arial" w:eastAsia="Arial" w:hAnsi="Arial" w:cs="Arial"/>
                <w:i/>
                <w:iCs/>
                <w:sz w:val="14"/>
              </w:rPr>
              <w:t>et al.</w:t>
            </w:r>
            <w:r w:rsidRPr="00A7662F">
              <w:rPr>
                <w:rFonts w:ascii="Arial" w:eastAsia="Arial" w:hAnsi="Arial" w:cs="Arial"/>
                <w:sz w:val="14"/>
              </w:rPr>
              <w:t xml:space="preserve"> </w:t>
            </w:r>
            <w:r>
              <w:rPr>
                <w:rFonts w:ascii="Arial" w:eastAsia="Arial" w:hAnsi="Arial" w:cs="Arial"/>
                <w:sz w:val="14"/>
              </w:rPr>
              <w:t>(</w:t>
            </w:r>
            <w:r w:rsidRPr="00A7662F">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7C07B1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E3FC53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F7D222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79,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E94DA5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89D63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EC9B5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0FD60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0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93D08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Czech Rep.</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CB44F3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51E6645A"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D6C0DD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55D00C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BF380F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7A7B0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79,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72B8C8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BBB37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E0EFE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60BE7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0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76FE8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Czech Rep.</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510004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29F7F0D1"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EA4A704" w14:textId="13786518" w:rsidR="002E671A" w:rsidRDefault="00294037">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FqAo7g6Y","properties":{"formattedCitation":"(Schipper et al., 2016)","plainCitation":"(Schipper et al., 2016)","noteIndex":0},"citationItems":[{"id":479,"uris":["http://zotero.org/users/6714553/items/PSZ628GA"],"uri":["http://zotero.org/users/6714553/items/PSZ628GA"],"itemData":{"id":479,"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URL":"https://onlinelibrary.wiley.com/doi/abs/10.1111/gcb.13292","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accessed":{"date-parts":[["2021",7,7]]},"issued":{"date-parts":[["2016"]]}}}],"schema":"https://github.com/citation-style-language/schema/raw/master/csl-citation.json"} </w:instrText>
            </w:r>
            <w:r>
              <w:rPr>
                <w:rFonts w:ascii="Arial" w:eastAsia="Arial" w:hAnsi="Arial" w:cs="Arial"/>
                <w:sz w:val="14"/>
                <w:szCs w:val="14"/>
              </w:rPr>
              <w:fldChar w:fldCharType="separate"/>
            </w:r>
            <w:r w:rsidRPr="00294037">
              <w:rPr>
                <w:rFonts w:ascii="Arial" w:eastAsia="Arial" w:hAnsi="Arial" w:cs="Arial"/>
                <w:sz w:val="14"/>
              </w:rPr>
              <w:t xml:space="preserve">Schipper </w:t>
            </w:r>
            <w:r w:rsidR="00237020" w:rsidRPr="00237020">
              <w:rPr>
                <w:rFonts w:ascii="Arial" w:eastAsia="Arial" w:hAnsi="Arial" w:cs="Arial"/>
                <w:i/>
                <w:iCs/>
                <w:sz w:val="14"/>
              </w:rPr>
              <w:t>et al.</w:t>
            </w:r>
            <w:r w:rsidRPr="00294037">
              <w:rPr>
                <w:rFonts w:ascii="Arial" w:eastAsia="Arial" w:hAnsi="Arial" w:cs="Arial"/>
                <w:sz w:val="14"/>
              </w:rPr>
              <w:t xml:space="preserve"> </w:t>
            </w:r>
            <w:r>
              <w:rPr>
                <w:rFonts w:ascii="Arial" w:eastAsia="Arial" w:hAnsi="Arial" w:cs="Arial"/>
                <w:sz w:val="14"/>
              </w:rPr>
              <w:t>(</w:t>
            </w:r>
            <w:r w:rsidRPr="00294037">
              <w:rPr>
                <w:rFonts w:ascii="Arial" w:eastAsia="Arial" w:hAnsi="Arial" w:cs="Arial"/>
                <w:sz w:val="14"/>
              </w:rPr>
              <w:t>201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A8018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14F269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487DEB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B791D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62293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0D4B85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BB1B24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B106C1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0F673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6BFA5AC"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7DE461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34854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E8C35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E9B9BD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2B5F41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6151A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586117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59CD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732CF4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4630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0EA1C5A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1438509"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6539B0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06F905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301654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796F81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B82CA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96A3A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11A12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601A5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DED51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D8EA7C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F273EAC"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F9C4B7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08CFC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F16F4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EB5A1A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90894C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3FBC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362FC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D3096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51DA6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8F17D4E"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4C7AB6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08538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979679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186F36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133919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649D3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8F0985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10BBB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FD1B5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0FA31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3DED0DD"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360F739" w14:textId="01EB2CEC" w:rsidR="002E671A" w:rsidRDefault="00294037">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T1qN7dmS","properties":{"formattedCitation":"(La Sorte &amp; Boecklen, 2005)","plainCitation":"(La Sorte &amp; Boecklen, 2005)","noteIndex":0},"citationItems":[{"id":384,"uris":["http://zotero.org/users/6714553/items/HP3N27E3"],"uri":["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schema":"https://github.com/citation-style-language/schema/raw/master/csl-citation.json"} </w:instrText>
            </w:r>
            <w:r>
              <w:rPr>
                <w:rFonts w:ascii="Arial" w:eastAsia="Arial" w:hAnsi="Arial" w:cs="Arial"/>
                <w:sz w:val="14"/>
                <w:szCs w:val="14"/>
              </w:rPr>
              <w:fldChar w:fldCharType="separate"/>
            </w:r>
            <w:r w:rsidRPr="00294037">
              <w:rPr>
                <w:rFonts w:ascii="Arial" w:eastAsia="Arial" w:hAnsi="Arial" w:cs="Arial"/>
                <w:sz w:val="14"/>
              </w:rPr>
              <w:t xml:space="preserve">La Sorte &amp; Boecklen </w:t>
            </w:r>
            <w:r>
              <w:rPr>
                <w:rFonts w:ascii="Arial" w:eastAsia="Arial" w:hAnsi="Arial" w:cs="Arial"/>
                <w:sz w:val="14"/>
              </w:rPr>
              <w:t>(</w:t>
            </w:r>
            <w:r w:rsidRPr="00294037">
              <w:rPr>
                <w:rFonts w:ascii="Arial" w:eastAsia="Arial" w:hAnsi="Arial" w:cs="Arial"/>
                <w:sz w:val="14"/>
              </w:rPr>
              <w:t>200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F9100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E90A4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13D0E6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E5F5F5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BDA3E9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EA0EB7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76B92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200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BA912F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49376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5921094E"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5FFB0CF"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D2EDF3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A36686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44ED64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F7E825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35AE75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6A0D7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C93305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200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B1AC6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C30D9D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F34F1DA"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36EE221" w14:textId="63F58699"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ePUqS0FG","properties":{"formattedCitation":"(Van Turnhout et al., 2007)","plainCitation":"(Van Turnhout et al., 2007)","noteIndex":0},"citationItems":[{"id":383,"uris":["http://zotero.org/users/6714553/items/BZI5KR6W"],"uri":["http://zotero.org/users/6714553/items/BZI5KR6W"],"itemData":{"id":383,"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URL":"https://www.sciencedirect.com/science/article/pii/S000632070600379X","volume":"134","author":[{"family":"Van Turnhout","given":"Chris A. M."},{"family":"Foppen","given":"Ruud P. B."},{"family":"Leuven","given":"Rob S. E. W."},{"family":"Siepel","given":"Henk"},{"family":"Esselink","given":"Hans"}],"accessed":{"date-parts":[["2021",9,7]]},"issued":{"date-parts":[["2007",2,1]]}}}],"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Van Turnhout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0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FE6024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5F3168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9B4B2C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543</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43B65C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BCECF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DCBAB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F3F4A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3-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2FD229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Netherlands</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2449E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C032C4C"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D2F002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24B3D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147F2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35E9D2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543</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FC0FFE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25DCB7"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91413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4804BD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3-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8EBA93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Netherlands</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C8737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1D4AF7AC"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0C727B0" w14:textId="05316A2C"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VABK40E1","properties":{"formattedCitation":"(Wretenberg et al., 2010)","plainCitation":"(Wretenberg et al., 2010)","noteIndex":0},"citationItems":[{"id":414,"uris":["http://zotero.org/users/6714553/items/DBYBRQUS"],"uri":["http://zotero.org/users/6714553/items/DBYBRQUS"],"itemData":{"id":414,"type":"article-journal","abstract":"It has been suggested that an increase in the area of low-intensity land-use on arable land (e.g. set-aside fields and short-rotation coppice), and high or increased farmland habitat heterogeneity, may halt or reverse the observed population decline of farmland birds. We tested these hypotheses by undertaking farmland bird censuses during two contrasting periods of agricultural policies and land-use (i.e. 1994 and 2004) in a farmland region covering a gradient of forest- to farmland-dominated landscapes in Sweden. Local species richness (i.e. at 3hectare sites) declined significantly between 1994 and 2004. Local species richness was positively related to habitat heterogeneity in both years of study whereas temporal change in species richness was not. Local change in species richness was positively associated with a change in the proportion of non-rotational set aside and short-rotation coppice (i.e. low-intensity land-use forms), but also to changes in the amount of spring-sown crops. However, the effect of low-intensity land-use was significantly dependent on the amount of forest in the surrounding landscape. An increase in low-intensity land-use was linked to an increase (or less marked decrease) in species richness at sites located in open farmland surroundings but to a decrease in richness at sites located in forest surroundings. This interaction between amount of forest and low-intensity land-use could be interpreted as a “rare habitat effect”, where an increase in a farmland habitat only positively affects biodiversity when it was originally uncommon (i.e. open farmland areas). Our results suggest that conservation measures of farmland biodiversity have to be put in a landscape context.","container-title":"Biological Conservation","DOI":"10.1016/j.biocon.2009.11.001","ISSN":"0006-3207","issue":"2","journalAbbreviation":"Biological Conservation","language":"en","page":"375-381","source":"ScienceDirect","title":"Changes in local species richness of farmland birds in relation to land-use changes and landscape structure","URL":"https://www.sciencedirect.com/science/article/pii/S0006320709004650","volume":"143","author":[{"family":"Wretenberg","given":"Johan"},{"family":"Pärt","given":"Tomas"},{"family":"Berg","given":"Åke"}],"accessed":{"date-parts":[["2021",8,13]]},"issued":{"date-parts":[["2010",2,1]]}}}],"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Wretenberg </w:t>
            </w:r>
            <w:r w:rsidR="00237020" w:rsidRPr="00237020">
              <w:rPr>
                <w:rFonts w:ascii="Arial" w:eastAsia="Arial" w:hAnsi="Arial" w:cs="Arial"/>
                <w:i/>
                <w:iCs/>
                <w:sz w:val="14"/>
              </w:rPr>
              <w:t>et al.</w:t>
            </w:r>
            <w:r>
              <w:rPr>
                <w:rFonts w:ascii="Arial" w:eastAsia="Arial" w:hAnsi="Arial" w:cs="Arial"/>
                <w:sz w:val="14"/>
              </w:rPr>
              <w:t xml:space="preserve"> (</w:t>
            </w:r>
            <w:r w:rsidRPr="004C7BA0">
              <w:rPr>
                <w:rFonts w:ascii="Arial" w:eastAsia="Arial" w:hAnsi="Arial" w:cs="Arial"/>
                <w:sz w:val="14"/>
              </w:rPr>
              <w:t>201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4A811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47871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F15F2C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8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81018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C7D8783"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C499C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F4B9A5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6CE6F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weden</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E5E9E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306758FD"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00C302A" w14:textId="7187EE19"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yh9WYa5F","properties":{"formattedCitation":"(Keller et al., 2020)","plainCitation":"(Keller et al., 2020)","noteIndex":0},"citationItems":[{"id":1173,"uris":["http://zotero.org/users/6714553/items/Y325WJZJ"],"uri":["http://zotero.org/users/6714553/items/Y325WJZJ"],"itemData":{"id":1173,"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Keller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A09B5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273470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B78676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1,075,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524ADE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B3101B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1C82C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AD110C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2-201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7EC83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7D3B8D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53EB37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7CDBAEE" w14:textId="7D5B9ED0"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ubwpPFDy","properties":{"formattedCitation":"(Monnet et al., 2014)","plainCitation":"(Monnet et al., 2014)","noteIndex":0},"citationItems":[{"id":1177,"uris":["http://zotero.org/users/6714553/items/GFGBRXBP"],"uri":["http://zotero.org/users/6714553/items/GFGBRXBP"],"itemData":{"id":1177,"type":"article-journal","abstract":"Aim We assessed the temporal trends of taxonomic, functional and phylogenetic diversities in the French avifauna over the last two decades. Additionally, we investigated whether and how this multifaceted approach to biodiversity dynamics can reveal an increasing similarity of local assemblages in terms of species, traits and/or lineages. Location France. Methods We analysed a large-scale dataset that recorded annual changes in the abundance of 116 breeding birds in France between 1989 and 2012. We decomposed and analysed the spatio-temporal dynamics of taxonomic, phylogenetic and functional diversities and each of their α-, β- and γ-components. We also calculated the trend in the mean specialization of bird communities to track the relative success of specialist versus generalist species within communities during the same period. Results We found large variation within and among the temporal trends of each biodiversity facet. On average, we found a marked increase in species and phylogenetic diversity over the period considered, but no particular trend was found for functional diversity. Conversely, changes in β-diversities for the three facets were characterized by independent and nonlinear trends. We also found a general increase in the local occurrence and abundance of generalist species within local communities. Main conclusions These results highlight a relative asynchrony of the different biodiversity facets occurring at large spatial scales. We show why a multifaceted approach to biodiversity dynamics is needed to better describe and understand changes in community composition in macroecology and conservation biogeography.","container-title":"Global Ecology and Biogeography","DOI":"10.1111/geb.12179","ISSN":"1466-8238","issue":"7","language":"en","note":"_eprint: https://onlinelibrary.wiley.com/doi/pdf/10.1111/geb.12179","page":"780-788","source":"Wiley Online Library","title":"Asynchrony of taxonomic, functional and phylogenetic diversity in birds","URL":"https://onlinelibrary.wiley.com/doi/abs/10.1111/geb.12179","volume":"23","author":[{"family":"Monnet","given":"Anne-Christine"},{"family":"Jiguet","given":"Frédéric"},{"family":"Meynard","given":"Christine N."},{"family":"Mouillot","given":"David"},{"family":"Mouquet","given":"Nicolas"},{"family":"Thuiller","given":"Wilfried"},{"family":"Devictor","given":"Vincent"}],"accessed":{"date-parts":[["2021",11,23]]},"issued":{"date-parts":[["2014"]]}}}],"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Monnet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14)</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88E7D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13329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2D8744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4F1553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95E996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D31269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1A264F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07559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6AFB7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E11C88E"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177B9F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9261B8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FC2D3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65E99D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6410D2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A2333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927DC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EEE2E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837B9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28B76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357B133B"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B47E86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AA56D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s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D3014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6E5B67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5960F1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8CD824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F0BBBF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374C0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6C52B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AE8D9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0B9B817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D9D8072"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55703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gamm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BF409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A1E447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636428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AA2399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C8715F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62779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9324B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F53FB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057EF46B"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7C28E7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E05C1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gamm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3390D8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EC80E7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BDED33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5936A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935AF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314D66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72C54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06F8A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0991C3E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273722D" w14:textId="78D4190D"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lastRenderedPageBreak/>
              <w:fldChar w:fldCharType="begin"/>
            </w:r>
            <w:r>
              <w:rPr>
                <w:rFonts w:ascii="Arial" w:eastAsia="Arial" w:hAnsi="Arial" w:cs="Arial"/>
                <w:sz w:val="14"/>
                <w:szCs w:val="14"/>
              </w:rPr>
              <w:instrText xml:space="preserve"> ADDIN ZOTERO_ITEM CSL_CITATION {"citationID":"eQg4wTe9","properties":{"formattedCitation":"(Spasov et al., 2017)","plainCitation":"(Spasov et al., 2017)","noteIndex":0},"citationItems":[{"id":1180,"uris":["http://zotero.org/users/6714553/items/ZGZHT4MC"],"uri":["http://zotero.org/users/6714553/items/ZGZHT4MC"],"itemData":{"id":1180,"type":"article-journal","container-title":"Acta Zoologica Bulgarica","issue":"1","language":"en","page":"10","source":"Zotero","title":"Population Trends of Common Birds in Bulgaria: Is Their Status Improving after the EU Accession?","volume":"69","author":[{"family":"Spasov","given":"Svetoslav"},{"family":"Hristov","given":"Iordan"},{"family":"Eaton","given":"Mark"},{"family":"Nikolov","given":"Stoyan C"}],"issued":{"date-parts":[["2017"]]}}}],"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Spasov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1F029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56A59B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C01359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10,994</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572002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17DB721"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E765B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E354F7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2005-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36F83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Bulgari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DD9B0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3C0A3154"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8150C4C" w14:textId="59152EE5"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uh0OxcL7","properties":{"formattedCitation":"(Jarzyna &amp; Jetz, 2017)","plainCitation":"(Jarzyna &amp; Jetz, 2017)","noteIndex":0},"citationItems":[{"id":1183,"uris":["http://zotero.org/users/6714553/items/2NYEVMH3"],"uri":["http://zotero.org/users/6714553/items/2NYEVMH3"],"itemData":{"id":1183,"type":"article-journal","abstract":"Assessments of spatial patterns of biodiversity change are essential to detect a signature of anthropogenic impacts, inform monitoring and conservation programs, and evaluate implications of biodiversity loss to humans. While taxonomic diversity (TD) is the most commonly assessed attribute of biodiversity, it misses the potential functional or phylogenetic implications of species losses or gains for ecosystems. Functional diversity (FD) and phylogenetic diversity (PD) are able to capture these important trait-based and phylogenetic attributes of species, but their changes have to date only been evaluated over limited spatial and temporal extents. Employing a novel framework for addressing detectability, we here comprehensively assess a near half-century of changes in local TD, FD, and PD of breeding birds across much of North America to examine levels of congruency in changes among these biodiversity facets and their variation across spatial and environmental gradients. Time-series analysis showed significant and continuous increases in all three biodiversity attributes until ca. 2000, followed by a slow decline since. Comparison of avian diversity at the beginning and end of the temporal series revealed net increase in TD, FD, and PD, but changes in TD were larger than those in FD and PD, suggesting increasing biotic homogenization of avian assemblages throughout the United States. Changes were greatest at high elevations and latitudes – consistent with purported effects of ongoing climate change on biodiversity. Our findings highlight the potential of combining new types of data with novel statistical models to enable a more integrative monitoring and assessment of the multiple facets of biodiversity.","container-title":"Global Change Biology","DOI":"10.1111/gcb.13571","ISSN":"1365-2486","issue":"8","language":"en","note":"_eprint: https://onlinelibrary.wiley.com/doi/pdf/10.1111/gcb.13571","page":"2999-3011","source":"Wiley Online Library","title":"A near half-century of temporal change in different facets of avian diversity","URL":"https://onlinelibrary.wiley.com/doi/abs/10.1111/gcb.13571","volume":"23","author":[{"family":"Jarzyna","given":"Marta A."},{"family":"Jetz","given":"Walter"}],"accessed":{"date-parts":[["2021",11,24]]},"issued":{"date-parts":[["2017"]]}}}],"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Jarzyna </w:t>
            </w:r>
            <w:r w:rsidR="001253B1">
              <w:rPr>
                <w:rFonts w:ascii="Arial" w:eastAsia="Arial" w:hAnsi="Arial" w:cs="Arial"/>
                <w:sz w:val="14"/>
              </w:rPr>
              <w:t>&amp;</w:t>
            </w:r>
            <w:r w:rsidRPr="004C7BA0">
              <w:rPr>
                <w:rFonts w:ascii="Arial" w:eastAsia="Arial" w:hAnsi="Arial" w:cs="Arial"/>
                <w:sz w:val="14"/>
              </w:rPr>
              <w:t xml:space="preserve"> Jetz, </w:t>
            </w:r>
            <w:r>
              <w:rPr>
                <w:rFonts w:ascii="Arial" w:eastAsia="Arial" w:hAnsi="Arial" w:cs="Arial"/>
                <w:sz w:val="14"/>
              </w:rPr>
              <w:t>(</w:t>
            </w:r>
            <w:r w:rsidRPr="004C7BA0">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858CD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079B82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89B718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E5F70C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E76849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C9904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B03A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1BD2FA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D9CFE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6A0D7ED"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E133DE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339BC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90DCDA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19697B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948305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7324B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535EC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681F9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916E4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541568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D9FF261"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3886DFF" w14:textId="5FED9DE5"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V7nbBiUV","properties":{"formattedCitation":"(Tingley &amp; Beissinger, 2013)","plainCitation":"(Tingley &amp; Beissinger, 2013)","noteIndex":0},"citationItems":[{"id":1185,"uris":["http://zotero.org/users/6714553/items/4QJGSYQ4"],"uri":["http://zotero.org/users/6714553/items/4QJGSYQ4"],"itemData":{"id":1185,"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URL":"https://onlinelibrary.wiley.com/doi/abs/10.1890/12-0928.1","volume":"94","author":[{"family":"Tingley","given":"Morgan W."},{"family":"Beissinger","given":"Steven R."}],"accessed":{"date-parts":[["2021",11,24]]},"issued":{"date-parts":[["2013"]]}}}],"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Tingley &amp; Beissinger </w:t>
            </w:r>
            <w:r>
              <w:rPr>
                <w:rFonts w:ascii="Arial" w:eastAsia="Arial" w:hAnsi="Arial" w:cs="Arial"/>
                <w:sz w:val="14"/>
              </w:rPr>
              <w:t>(</w:t>
            </w:r>
            <w:r w:rsidRPr="004C7BA0">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3F0B3B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42C4D4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29D5AB0"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9ACC6C4"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5202D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44412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A838A5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11-2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5E44E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85447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550D308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C223DB7" w14:textId="42648DFB"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hIiPuYR0","properties":{"formattedCitation":"(La Sorte et al., 2009)","plainCitation":"(La Sorte et al., 2009)","noteIndex":0},"citationItems":[{"id":1187,"uris":["http://zotero.org/users/6714553/items/874YS4CY"],"uri":["http://zotero.org/users/6714553/items/874YS4CY"],"itemData":{"id":1187,"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URL":"https://royalsocietypublishing.org/doi/10.1098/rspb.2009.0162","volume":"276","author":[{"family":"La Sorte","given":"Frank A."},{"family":"Lee","given":"Tien Ming"},{"family":"Wilman","given":"Hamish"},{"family":"Jetz","given":"Walter"}],"accessed":{"date-parts":[["2021",11,24]]},"issued":{"date-parts":[["2009",9,7]]}}}],"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La Sorte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0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8A6847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7340A1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273035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1551B2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FF26C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80171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034D1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5-200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B11C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9F870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CC2449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60A879F" w14:textId="1EBB87CE"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1PQJndGf","properties":{"formattedCitation":"(La Sorte, 2006)","plainCitation":"(La Sorte, 2006)","noteIndex":0},"citationItems":[{"id":1193,"uris":["http://zotero.org/users/6714553/items/X452JEDH"],"uri":["http://zotero.org/users/6714553/items/X452JEDH"],"itemData":{"id":1193,"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URL":"https://onlinelibrary.wiley.com/doi/abs/10.1111/j.1365-2699.2006.01480.x","volume":"33","author":[{"family":"La Sorte","given":"Frank A."}],"accessed":{"date-parts":[["2021",11,29]]},"issued":{"date-parts":[["2006"]]}}}],"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La Sorte </w:t>
            </w:r>
            <w:r>
              <w:rPr>
                <w:rFonts w:ascii="Arial" w:eastAsia="Arial" w:hAnsi="Arial" w:cs="Arial"/>
                <w:sz w:val="14"/>
              </w:rPr>
              <w:t>(</w:t>
            </w:r>
            <w:r w:rsidRPr="004C7BA0">
              <w:rPr>
                <w:rFonts w:ascii="Arial" w:eastAsia="Arial" w:hAnsi="Arial" w:cs="Arial"/>
                <w:sz w:val="14"/>
              </w:rPr>
              <w:t>200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01D8E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EAA6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36F0366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86401C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FA532D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F9D46F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B937B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200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9C5A1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 Canad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3873E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1FB15BA4"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3CD79F7" w14:textId="0B439A68" w:rsidR="002E671A" w:rsidRDefault="008974FD">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Z960frxl","properties":{"formattedCitation":"(Ma et al., 2012)","plainCitation":"(Ma et al., 2012)","noteIndex":0},"citationItems":[{"id":1195,"uris":["http://zotero.org/users/6714553/items/RVGLAPBB"],"uri":["http://zotero.org/users/6714553/items/RVGLAPBB"],"itemData":{"id":1195,"type":"article-journal","abstract":"We used localized descriptive statistics (e.g., localized mean, standard deviation, and correlation coefficient), local Moran’s I and a nonparametric test to explore the spatial patterns, variations, and autocorrelations of bird species richness changes, and the spatial association between bird species richness changes and three climatic variables in New York State at multiple spatial scales. We found that the spatial distributions of species richness between two time periods (1980–85 and 2000–05) were significantly different. The local spatial autocorrelation index revealed that the spatial patterns of bird species richness changes were spatially non-random and scale-dependent. Using localized correlation coefficients we found that the associations between bird species richness changes and three climatic variables were spatially heterogeneous and also scale-dependent. Our results illustrate that localized descriptive statistics are useful tools for characterizing bird species richness changes across time and space, visually describing geographic patterns of species diversity changes, and identifying scale-dependent hot spots of those changes.","container-title":"Applied Geography","DOI":"10.1016/j.apgeog.2011.05.005","ISSN":"0143-6228","issue":"2","journalAbbreviation":"Applied Geography","language":"en","page":"185-194","source":"ScienceDirect","title":"Use of localized descriptive statistics for exploring the spatial pattern changes of bird species richness at multiple scales","URL":"https://www.sciencedirect.com/science/article/pii/S0143622811000798","volume":"32","author":[{"family":"Ma","given":"Zhihai"},{"family":"Zuckerberg","given":"Benjamin"},{"family":"Porter","given":"William F."},{"family":"Zhang","given":"Lianjun"}],"accessed":{"date-parts":[["2021",11,29]]},"issued":{"date-parts":[["2012",3,1]]}}}],"schema":"https://github.com/citation-style-language/schema/raw/master/csl-citation.json"} </w:instrText>
            </w:r>
            <w:r>
              <w:rPr>
                <w:rFonts w:ascii="Arial" w:eastAsia="Arial" w:hAnsi="Arial" w:cs="Arial"/>
                <w:sz w:val="14"/>
                <w:szCs w:val="14"/>
              </w:rPr>
              <w:fldChar w:fldCharType="separate"/>
            </w:r>
            <w:r w:rsidRPr="008974FD">
              <w:rPr>
                <w:rFonts w:ascii="Arial" w:eastAsia="Arial" w:hAnsi="Arial" w:cs="Arial"/>
                <w:sz w:val="14"/>
              </w:rPr>
              <w:t xml:space="preserve">Ma </w:t>
            </w:r>
            <w:r w:rsidR="00237020" w:rsidRPr="00237020">
              <w:rPr>
                <w:rFonts w:ascii="Arial" w:eastAsia="Arial" w:hAnsi="Arial" w:cs="Arial"/>
                <w:i/>
                <w:iCs/>
                <w:sz w:val="14"/>
              </w:rPr>
              <w:t>et al.</w:t>
            </w:r>
            <w:r w:rsidRPr="008974FD">
              <w:rPr>
                <w:rFonts w:ascii="Arial" w:eastAsia="Arial" w:hAnsi="Arial" w:cs="Arial"/>
                <w:sz w:val="14"/>
              </w:rPr>
              <w:t xml:space="preserve"> </w:t>
            </w:r>
            <w:r>
              <w:rPr>
                <w:rFonts w:ascii="Arial" w:eastAsia="Arial" w:hAnsi="Arial" w:cs="Arial"/>
                <w:sz w:val="14"/>
              </w:rPr>
              <w:t>(</w:t>
            </w:r>
            <w:r w:rsidRPr="008974FD">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CCEC4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C90F05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F618C0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25,384</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C44DE0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058576"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DDC33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D976D3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0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54605C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A58E76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34EE243"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2156F87" w14:textId="4CEAF0CE" w:rsidR="002E671A" w:rsidRDefault="008974FD">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PrThjZbI","properties":{"formattedCitation":"(Dornelas et al., 2014)","plainCitation":"(Dornelas et al., 2014)","noteIndex":0},"citationItems":[{"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Pr>
                <w:rFonts w:ascii="Arial" w:eastAsia="Arial" w:hAnsi="Arial" w:cs="Arial"/>
                <w:sz w:val="14"/>
                <w:szCs w:val="14"/>
              </w:rPr>
              <w:fldChar w:fldCharType="separate"/>
            </w:r>
            <w:r w:rsidRPr="008974FD">
              <w:rPr>
                <w:rFonts w:ascii="Arial" w:eastAsia="Arial" w:hAnsi="Arial" w:cs="Arial"/>
                <w:sz w:val="14"/>
              </w:rPr>
              <w:t xml:space="preserve">Dornelas </w:t>
            </w:r>
            <w:r w:rsidR="00237020" w:rsidRPr="00237020">
              <w:rPr>
                <w:rFonts w:ascii="Arial" w:eastAsia="Arial" w:hAnsi="Arial" w:cs="Arial"/>
                <w:i/>
                <w:iCs/>
                <w:sz w:val="14"/>
              </w:rPr>
              <w:t>et al.</w:t>
            </w:r>
            <w:r w:rsidRPr="008974FD">
              <w:rPr>
                <w:rFonts w:ascii="Arial" w:eastAsia="Arial" w:hAnsi="Arial" w:cs="Arial"/>
                <w:sz w:val="14"/>
              </w:rPr>
              <w:t xml:space="preserve"> </w:t>
            </w:r>
            <w:r>
              <w:rPr>
                <w:rFonts w:ascii="Arial" w:eastAsia="Arial" w:hAnsi="Arial" w:cs="Arial"/>
                <w:sz w:val="14"/>
              </w:rPr>
              <w:t>(</w:t>
            </w:r>
            <w:r w:rsidRPr="008974FD">
              <w:rPr>
                <w:rFonts w:ascii="Arial" w:eastAsia="Arial" w:hAnsi="Arial" w:cs="Arial"/>
                <w:sz w:val="14"/>
              </w:rPr>
              <w:t>2014)</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B647CC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1416D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32BD1E8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C4A0F5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3C648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EAB2D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1DCBE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0-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C7A66C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C6950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46CAB82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44B0632"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398E8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41E574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B07A83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FCC58CE"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77E473"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83F54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668FE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0-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AB26E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5FF1B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6C20CFC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A067392" w14:textId="5F7D80D4" w:rsidR="002E671A" w:rsidRDefault="008974FD">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A5cKghxn","properties":{"formattedCitation":"(Garc\\uc0\\u237{}a-Navas et al., 2020)","plainCitation":"(García-Navas et al., 2020)","noteIndex":0},"citationItems":[{"id":399,"uris":["http://zotero.org/users/6714553/items/5WT62GFW"],"uri":["http://zotero.org/users/6714553/items/5WT62GFW"],"itemData":{"id":399,"type":"article-journal","abstract":"Aim Describing the spatio-temporal dynamics of biotic communities is critical for understanding how environmental change can affect biodiversity. Mountains are especially susceptible to such changes (e.g., climate change) and, consequently, have been identified as ecosystems of conservation concern. With their sharp physical and ecological transitions, altitudinal gradients allow examining the influence of different climatic conditions and land use types on species assemblages across small spatial extents, and thus, they constitute natural laboratories to study diversity–environment relationships. Location Switzerland. Methods We take advantage of long-term (20 years) monitoring data and an extensive trait dataset (100 traits) to examine spatial patterns, temporal trends, and spatio-temporal dynamics in functional and beta diversity of bird communities in the Swiss Alps. Results Functional diversity indices showed a congruent pattern over time and across space; most indices decreased over the study period and were strongly correlated with altitude. In agreement with studies from the tropics, we found that communities in the lowlands were functionally over-dispersed, whereas communities at higher elevations were functionally clustered. High-altitude communities exhibited high functional originality, low levels of niche differentiation and a high turnover rate. Beta diversity declined over the study period. Conclusions Our findings suggest that pastoral abandonment does not result in an increase in avian functional diversity as most species colonizing woody-encroached grasslands are functionally redundant, whereas alpine meadows are inhabited by species exhibiting a high degree of habitat specialization and unique functional traits. Hence, the tree line constitutes a boundary between two well-differentiated functional groups: one representing a functional continuum from lowlands dominated by agricultural landscape to high-mountain forests, and the other one composed of alpine communities. Overall, this study reveals a process of biotic homogenization (i.e., increasing functional similarity) across the last two decades in the Swiss Alps, coinciding with the recently reported increases in the abundance of generalist species.","container-title":"Diversity and Distributions","DOI":"10.1111/ddi.13076","ISSN":"1472-4642","issue":"8","language":"en","note":"_eprint: https://onlinelibrary.wiley.com/doi/pdf/10.1111/ddi.13076","page":"900-911","source":"Wiley Online Library","title":"Temporal homogenization of functional and beta diversity in bird communities of the Swiss Alps","URL":"https://onlinelibrary.wiley.com/doi/abs/10.1111/ddi.13076","volume":"26","author":[{"family":"García-Navas","given":"Vicente"},{"family":"Sattler","given":"Thomas"},{"family":"Schmid","given":"Hans"},{"family":"Ozgul","given":"Arpat"}],"accessed":{"date-parts":[["2021",8,19]]},"issued":{"date-parts":[["2020"]]}}}],"schema":"https://github.com/citation-style-language/schema/raw/master/csl-citation.json"} </w:instrText>
            </w:r>
            <w:r>
              <w:rPr>
                <w:rFonts w:ascii="Arial" w:eastAsia="Arial" w:hAnsi="Arial" w:cs="Arial"/>
                <w:sz w:val="14"/>
                <w:szCs w:val="14"/>
              </w:rPr>
              <w:fldChar w:fldCharType="separate"/>
            </w:r>
            <w:r w:rsidRPr="008974FD">
              <w:rPr>
                <w:rFonts w:ascii="Arial" w:hAnsi="Arial" w:cs="Arial"/>
                <w:sz w:val="14"/>
              </w:rPr>
              <w:t xml:space="preserve">García-Navas </w:t>
            </w:r>
            <w:r w:rsidR="00237020" w:rsidRPr="00237020">
              <w:rPr>
                <w:rFonts w:ascii="Arial" w:hAnsi="Arial" w:cs="Arial"/>
                <w:i/>
                <w:iCs/>
                <w:sz w:val="14"/>
              </w:rPr>
              <w:t>et al.</w:t>
            </w:r>
            <w:r w:rsidRPr="008974FD">
              <w:rPr>
                <w:rFonts w:ascii="Arial" w:hAnsi="Arial" w:cs="Arial"/>
                <w:sz w:val="14"/>
              </w:rPr>
              <w:t xml:space="preserve"> </w:t>
            </w:r>
            <w:r>
              <w:rPr>
                <w:rFonts w:ascii="Arial" w:hAnsi="Arial" w:cs="Arial"/>
                <w:sz w:val="14"/>
              </w:rPr>
              <w:t>(</w:t>
            </w:r>
            <w:r w:rsidRPr="008974FD">
              <w:rPr>
                <w:rFonts w:ascii="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8CA0F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0850B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40E4C2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67</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38C912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A900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85E4A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A0C72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9-201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A044A9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witzerlan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AEDB5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2360C4EC"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1CFC9DA" w14:textId="3C6777A5" w:rsidR="002E671A" w:rsidRDefault="00023F6F">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DZSPJvee","properties":{"formattedCitation":"(Blowes et al., 2019)","plainCitation":"(Blowes et al., 2019)","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schema":"https://github.com/citation-style-language/schema/raw/master/csl-citation.json"} </w:instrText>
            </w:r>
            <w:r>
              <w:rPr>
                <w:rFonts w:ascii="Arial" w:eastAsia="Arial" w:hAnsi="Arial" w:cs="Arial"/>
                <w:sz w:val="14"/>
                <w:szCs w:val="14"/>
              </w:rPr>
              <w:fldChar w:fldCharType="separate"/>
            </w:r>
            <w:r w:rsidRPr="00023F6F">
              <w:rPr>
                <w:rFonts w:ascii="Arial" w:eastAsia="Arial" w:hAnsi="Arial" w:cs="Arial"/>
                <w:sz w:val="14"/>
              </w:rPr>
              <w:t xml:space="preserve">Blowes </w:t>
            </w:r>
            <w:r w:rsidR="00237020" w:rsidRPr="00237020">
              <w:rPr>
                <w:rFonts w:ascii="Arial" w:eastAsia="Arial" w:hAnsi="Arial" w:cs="Arial"/>
                <w:i/>
                <w:iCs/>
                <w:sz w:val="14"/>
              </w:rPr>
              <w:t>et al.</w:t>
            </w:r>
            <w:r w:rsidRPr="00023F6F">
              <w:rPr>
                <w:rFonts w:ascii="Arial" w:eastAsia="Arial" w:hAnsi="Arial" w:cs="Arial"/>
                <w:sz w:val="14"/>
              </w:rPr>
              <w:t xml:space="preserve"> </w:t>
            </w:r>
            <w:r>
              <w:rPr>
                <w:rFonts w:ascii="Arial" w:eastAsia="Arial" w:hAnsi="Arial" w:cs="Arial"/>
                <w:sz w:val="14"/>
              </w:rPr>
              <w:t>(</w:t>
            </w:r>
            <w:r w:rsidRPr="00023F6F">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7F91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80A3F7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C329792"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BED8AD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F51D6B"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76899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89E35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E346E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Polar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235AD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6F5156AC"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26F4AE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99707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7C31F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E959510"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B8479D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4428CF7"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82696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5D24C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F57CE1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emperate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8B0B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712CF19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E76E71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28C38B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867C83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07A12F1"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635A3A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D34FE6"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FAD006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AF60F3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CB2A4F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Polar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C6F9E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61B832E7"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43D587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077BE0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CC0C7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AB7968C"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0176CF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DBD6175"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5091D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F85BE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8EB2CC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emperate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22739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D40B52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285AEB8" w14:textId="212E4933" w:rsidR="002E671A" w:rsidRDefault="00023F6F">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mhfxMs3I","properties":{"formattedCitation":"(McGill et al., 2015)","plainCitation":"(McGill et al., 2015)","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Pr>
                <w:rFonts w:ascii="Arial" w:eastAsia="Arial" w:hAnsi="Arial" w:cs="Arial"/>
                <w:sz w:val="14"/>
                <w:szCs w:val="14"/>
              </w:rPr>
              <w:fldChar w:fldCharType="separate"/>
            </w:r>
            <w:r w:rsidRPr="00023F6F">
              <w:rPr>
                <w:rFonts w:ascii="Arial" w:eastAsia="Arial" w:hAnsi="Arial" w:cs="Arial"/>
                <w:sz w:val="14"/>
              </w:rPr>
              <w:t xml:space="preserve">McGill </w:t>
            </w:r>
            <w:r w:rsidR="00237020" w:rsidRPr="00237020">
              <w:rPr>
                <w:rFonts w:ascii="Arial" w:eastAsia="Arial" w:hAnsi="Arial" w:cs="Arial"/>
                <w:i/>
                <w:iCs/>
                <w:sz w:val="14"/>
              </w:rPr>
              <w:t>et al.</w:t>
            </w:r>
            <w:r w:rsidRPr="00023F6F">
              <w:rPr>
                <w:rFonts w:ascii="Arial" w:eastAsia="Arial" w:hAnsi="Arial" w:cs="Arial"/>
                <w:sz w:val="14"/>
              </w:rPr>
              <w:t xml:space="preserve"> </w:t>
            </w:r>
            <w:r>
              <w:rPr>
                <w:rFonts w:ascii="Arial" w:eastAsia="Arial" w:hAnsi="Arial" w:cs="Arial"/>
                <w:sz w:val="14"/>
              </w:rPr>
              <w:t>(</w:t>
            </w:r>
            <w:r w:rsidRPr="00023F6F">
              <w:rPr>
                <w:rFonts w:ascii="Arial" w:eastAsia="Arial" w:hAnsi="Arial" w:cs="Arial"/>
                <w:sz w:val="14"/>
              </w:rPr>
              <w:t>201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8CAAC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880575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EA4075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5BA60C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20B4A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3BE264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CF6EE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5-20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DF3A9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D85BA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2E4B7FF1"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671E4A5" w14:textId="77777777" w:rsidR="002E671A" w:rsidRDefault="002E671A">
            <w:pPr>
              <w:spacing w:before="100" w:after="100" w:line="240" w:lineRule="auto"/>
              <w:ind w:left="100" w:right="100"/>
              <w:jc w:val="left"/>
              <w:rPr>
                <w:rFonts w:ascii="Arial" w:eastAsia="Arial" w:hAnsi="Arial" w:cs="Arial"/>
                <w:sz w:val="14"/>
                <w:szCs w:val="14"/>
              </w:rPr>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4A5D5B3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804B0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6CC334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2D7E0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CD0AD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266AC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DAF8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5-20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6A3D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C23A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71C06123"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1781DEA" w14:textId="265B856F" w:rsidR="002E671A" w:rsidRPr="00023F6F" w:rsidRDefault="00023F6F">
            <w:pPr>
              <w:spacing w:before="100" w:after="100" w:line="240" w:lineRule="auto"/>
              <w:ind w:left="100" w:right="100"/>
              <w:jc w:val="left"/>
              <w:rPr>
                <w:rFonts w:ascii="Arial" w:hAnsi="Arial" w:cs="Arial"/>
                <w:sz w:val="14"/>
                <w:szCs w:val="14"/>
              </w:rPr>
            </w:pPr>
            <w:r w:rsidRPr="00023F6F">
              <w:rPr>
                <w:rFonts w:ascii="Arial" w:hAnsi="Arial" w:cs="Arial"/>
                <w:sz w:val="14"/>
                <w:szCs w:val="14"/>
              </w:rPr>
              <w:fldChar w:fldCharType="begin"/>
            </w:r>
            <w:r w:rsidRPr="00023F6F">
              <w:rPr>
                <w:rFonts w:ascii="Arial" w:hAnsi="Arial" w:cs="Arial"/>
                <w:sz w:val="14"/>
                <w:szCs w:val="14"/>
              </w:rPr>
              <w:instrText xml:space="preserve"> ADDIN ZOTERO_ITEM CSL_CITATION {"citationID":"Fky8cEs2","properties":{"formattedCitation":"(Petchey et al., 2007)","plainCitation":"(Petchey et al., 2007)","noteIndex":0},"citationItems":[{"id":1312,"uris":["http://zotero.org/users/6714553/items/3NHBH68M"],"uri":["http://zotero.org/users/6714553/items/3NHBH68M"],"itemData":{"id":1312,"type":"article-journal","abstract":"1 Spatial and temporal patterns in functional diversity can reveal the patterns and processes behind community assembly and whether ecological redundancy exists. Here, we analyse functional diversity in British avian assemblages over a period of about 20 years. 2 Functional diversity is generally lower than expected by chance, indicating that assemblages contain species with relatively similar functional traits. One potential explanation is filtering for traits suitable to particular habitats, though other explanations exist. 3 There was no evidence of ecological redundancy over the 20 years. In fact, changes in functional diversity were almost exactly proportional to changes in species richness. 4 The absence of functional redundancy results from little redundancy intrinsic to the species’ functional relationships and also because compositional change was nonrandom. Observed extinction and colonization events caused greater changes in functional diversity than if these events were random. 5 Our findings suggest that community assembly is influenced by the traits of species and that observed changes in functional diversity provide no reason to believe that the functioning of natural systems is buffered against change by ecological redundancy.","container-title":"Journal of Animal Ecology","DOI":"10.1111/j.1365-2656.2007.01271.x","ISSN":"1365-2656","issue":"5","language":"en","note":"_eprint: https://onlinelibrary.wiley.com/doi/pdf/10.1111/j.1365-2656.2007.01271.x","page":"977-985","source":"Wiley Online Library","title":"Low functional diversity and no redundancy in British avian assemblages","URL":"https://onlinelibrary.wiley.com/doi/abs/10.1111/j.1365-2656.2007.01271.x","volume":"76","author":[{"family":"Petchey","given":"Owen L."},{"family":"Evans","given":"Karl L."},{"family":"Fishburn","given":"Isla S."},{"family":"Gaston","given":"Kevin J."}],"accessed":{"date-parts":[["2022",2,8]]},"issued":{"date-parts":[["2007"]]}}}],"schema":"https://github.com/citation-style-language/schema/raw/master/csl-citation.json"} </w:instrText>
            </w:r>
            <w:r w:rsidRPr="00023F6F">
              <w:rPr>
                <w:rFonts w:ascii="Arial" w:hAnsi="Arial" w:cs="Arial"/>
                <w:sz w:val="14"/>
                <w:szCs w:val="14"/>
              </w:rPr>
              <w:fldChar w:fldCharType="separate"/>
            </w:r>
            <w:r w:rsidRPr="00023F6F">
              <w:rPr>
                <w:rFonts w:ascii="Arial" w:hAnsi="Arial" w:cs="Arial"/>
                <w:sz w:val="14"/>
                <w:szCs w:val="14"/>
              </w:rPr>
              <w:t xml:space="preserve">Petchey </w:t>
            </w:r>
            <w:r w:rsidR="00237020" w:rsidRPr="00237020">
              <w:rPr>
                <w:rFonts w:ascii="Arial" w:hAnsi="Arial" w:cs="Arial"/>
                <w:i/>
                <w:iCs/>
                <w:sz w:val="14"/>
                <w:szCs w:val="14"/>
              </w:rPr>
              <w:t>et al.</w:t>
            </w:r>
            <w:r w:rsidRPr="00023F6F">
              <w:rPr>
                <w:rFonts w:ascii="Arial" w:hAnsi="Arial" w:cs="Arial"/>
                <w:sz w:val="14"/>
                <w:szCs w:val="14"/>
              </w:rPr>
              <w:t xml:space="preserve"> </w:t>
            </w:r>
            <w:r>
              <w:rPr>
                <w:rFonts w:ascii="Arial" w:hAnsi="Arial" w:cs="Arial"/>
                <w:sz w:val="14"/>
                <w:szCs w:val="14"/>
              </w:rPr>
              <w:t>(</w:t>
            </w:r>
            <w:r w:rsidRPr="00023F6F">
              <w:rPr>
                <w:rFonts w:ascii="Arial" w:hAnsi="Arial" w:cs="Arial"/>
                <w:sz w:val="14"/>
                <w:szCs w:val="14"/>
              </w:rPr>
              <w:t>2007)</w:t>
            </w:r>
            <w:r w:rsidRPr="00023F6F">
              <w:rPr>
                <w:rFonts w:ascii="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2059E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C268A4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D929915" w14:textId="77777777" w:rsidR="002E671A" w:rsidRDefault="0042697E">
            <w:pPr>
              <w:spacing w:before="100" w:after="100" w:line="240" w:lineRule="auto"/>
              <w:ind w:left="100" w:right="100"/>
              <w:jc w:val="right"/>
            </w:pPr>
            <w:r>
              <w:rPr>
                <w:rFonts w:ascii="Arial" w:eastAsia="Arial" w:hAnsi="Arial" w:cs="Arial"/>
                <w:sz w:val="14"/>
                <w:szCs w:val="14"/>
              </w:rPr>
              <w:t>229,8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C07A0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AC1C30" w14:textId="77777777" w:rsidR="002E671A" w:rsidRDefault="002E671A">
            <w:pPr>
              <w:spacing w:before="100" w:after="100" w:line="240" w:lineRule="auto"/>
              <w:ind w:left="100" w:right="100"/>
              <w:jc w:val="right"/>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04C2234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6CFF2F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199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A9EDD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C1521D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26F628BE"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C5B7DB6" w14:textId="77777777" w:rsidR="002E671A" w:rsidRDefault="002E671A">
            <w:pPr>
              <w:spacing w:before="100" w:after="100" w:line="240" w:lineRule="auto"/>
              <w:ind w:left="100" w:right="100"/>
              <w:jc w:val="left"/>
              <w:rPr>
                <w:rFonts w:ascii="Arial" w:eastAsia="Arial" w:hAnsi="Arial" w:cs="Arial"/>
                <w:color w:val="0000FF"/>
                <w:sz w:val="14"/>
                <w:szCs w:val="14"/>
              </w:rPr>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5CF2B50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1724B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0E80DD2" w14:textId="77777777" w:rsidR="002E671A" w:rsidRDefault="0042697E">
            <w:pPr>
              <w:spacing w:before="100" w:after="100" w:line="240" w:lineRule="auto"/>
              <w:ind w:left="100" w:right="100"/>
              <w:jc w:val="right"/>
            </w:pPr>
            <w:r>
              <w:rPr>
                <w:rFonts w:ascii="Arial" w:eastAsia="Arial" w:hAnsi="Arial" w:cs="Arial"/>
                <w:sz w:val="14"/>
                <w:szCs w:val="14"/>
              </w:rPr>
              <w:t>229,8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166F18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54BAEE3" w14:textId="77777777" w:rsidR="002E671A" w:rsidRDefault="002E671A">
            <w:pPr>
              <w:spacing w:before="100" w:after="100" w:line="240" w:lineRule="auto"/>
              <w:ind w:left="100" w:right="100"/>
              <w:jc w:val="right"/>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2381302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22215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199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66BFA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D365D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bl>
    <w:p w14:paraId="4C85D9D0" w14:textId="5CBE782B" w:rsidR="002E671A" w:rsidRDefault="002E671A">
      <w:pPr>
        <w:spacing w:line="240" w:lineRule="auto"/>
      </w:pPr>
    </w:p>
    <w:p w14:paraId="7C6A5588" w14:textId="77777777" w:rsidR="002E671A" w:rsidRDefault="002E671A">
      <w:bookmarkStart w:id="9" w:name="_bxf3juex4006" w:colFirst="0" w:colLast="0"/>
      <w:bookmarkStart w:id="10" w:name="_mukbd63zvb66" w:colFirst="0" w:colLast="0"/>
      <w:bookmarkEnd w:id="9"/>
      <w:bookmarkEnd w:id="10"/>
    </w:p>
    <w:p w14:paraId="16604981" w14:textId="77777777" w:rsidR="002E671A" w:rsidRDefault="0042697E">
      <w:pPr>
        <w:pStyle w:val="Title"/>
      </w:pPr>
      <w:bookmarkStart w:id="11" w:name="_xxrqwfm9by0x" w:colFirst="0" w:colLast="0"/>
      <w:bookmarkEnd w:id="11"/>
      <w:r>
        <w:lastRenderedPageBreak/>
        <w:t>Appendices</w:t>
      </w:r>
    </w:p>
    <w:p w14:paraId="06F0A086" w14:textId="77777777" w:rsidR="002E671A" w:rsidRDefault="0042697E">
      <w:pPr>
        <w:spacing w:line="276" w:lineRule="auto"/>
      </w:pPr>
      <w:r>
        <w:rPr>
          <w:noProof/>
        </w:rPr>
        <w:drawing>
          <wp:inline distT="114300" distB="114300" distL="114300" distR="114300" wp14:anchorId="344B6CEB" wp14:editId="4C9E3AA1">
            <wp:extent cx="5731200" cy="4305300"/>
            <wp:effectExtent l="0" t="0" r="0" b="0"/>
            <wp:docPr id="3" name="image6.jpg"/>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a:blip r:embed="rId24"/>
                    <a:srcRect/>
                    <a:stretch>
                      <a:fillRect/>
                    </a:stretch>
                  </pic:blipFill>
                  <pic:spPr>
                    <a:xfrm>
                      <a:off x="0" y="0"/>
                      <a:ext cx="5731200" cy="4305300"/>
                    </a:xfrm>
                    <a:prstGeom prst="rect">
                      <a:avLst/>
                    </a:prstGeom>
                    <a:ln/>
                  </pic:spPr>
                </pic:pic>
              </a:graphicData>
            </a:graphic>
          </wp:inline>
        </w:drawing>
      </w:r>
    </w:p>
    <w:p w14:paraId="584AF32B" w14:textId="77777777" w:rsidR="002E671A" w:rsidRDefault="0042697E" w:rsidP="00992016">
      <w:pPr>
        <w:rPr>
          <w:i/>
        </w:rPr>
      </w:pPr>
      <w:r>
        <w:rPr>
          <w:b/>
        </w:rPr>
        <w:t>Supplementary Figure 1:</w:t>
      </w:r>
      <w:r>
        <w:t xml:space="preserve"> Numbers of trends in each category (increase, stable, decrease) for the 59 trends across 24 articles. Note that each trend already represents a substantial amount of data spatial as they are a summary of spatial replicates. We also note that some trends reported here are based on the same dataset, but come from different studies; this is a potential source of pseudoreplication. For summary of trends that accounts for this pseudoreplication see Fig. 3. Abbreviations: </w:t>
      </w:r>
      <w:r>
        <w:rPr>
          <w:i/>
        </w:rPr>
        <w:t>species richness (sR), functional richness (fR), evenness (Eve), functional evenness (fEve), taxonomic diversity (Div), functional diversity (fDiv), temporal beta-diversity (tBetaDiv), spatial beta-diversity (sBetaDiv), functional spatial beta-diversity (fsBetaDiv), gamma-diversity (gammaDiv), functional Gamma-diversity (fgammaDiv), phylogenetic diversity (pDiv).</w:t>
      </w:r>
    </w:p>
    <w:p w14:paraId="38BAC004" w14:textId="77777777" w:rsidR="00391B08" w:rsidRDefault="00391B08">
      <w:pPr>
        <w:spacing w:line="276" w:lineRule="auto"/>
      </w:pPr>
    </w:p>
    <w:p w14:paraId="4BB9EAC5" w14:textId="186FB43C" w:rsidR="002E671A" w:rsidRDefault="0042697E">
      <w:r>
        <w:rPr>
          <w:b/>
        </w:rPr>
        <w:lastRenderedPageBreak/>
        <w:t xml:space="preserve">Supplementary Table 1: </w:t>
      </w:r>
      <w:r>
        <w:t xml:space="preserve">table containing the notes about the trends and articles used in this literature review. Abbreviations: </w:t>
      </w:r>
      <w:r>
        <w:rPr>
          <w:i/>
        </w:rPr>
        <w:t>BBS = Breeding Bird Survey,</w:t>
      </w:r>
      <w:r>
        <w:t xml:space="preserve"> </w:t>
      </w:r>
      <w:r>
        <w:rPr>
          <w:i/>
        </w:rPr>
        <w:t>species richness (sR), functional richness (fR), evenness (Eve), functional evenness (fEve), diversity (Div), functional diversity (fDiv), temporal beta-diversity (tBetaDiv), spatial beta-diversity (sBetaDiv), functional spatial beta-diversity (fsBetaDiv), gamma-diversity (gammaDiv), functional Gamma-diversity (fgammaDiv), phylogenetic diversity (pDiv).</w:t>
      </w:r>
    </w:p>
    <w:tbl>
      <w:tblPr>
        <w:tblStyle w:val="a2"/>
        <w:tblW w:w="11338" w:type="dxa"/>
        <w:tblInd w:w="-1033" w:type="dxa"/>
        <w:tblBorders>
          <w:top w:val="nil"/>
          <w:left w:val="nil"/>
          <w:bottom w:val="nil"/>
          <w:right w:val="nil"/>
          <w:insideH w:val="nil"/>
          <w:insideV w:val="nil"/>
        </w:tblBorders>
        <w:tblLayout w:type="fixed"/>
        <w:tblLook w:val="0600" w:firstRow="0" w:lastRow="0" w:firstColumn="0" w:lastColumn="0" w:noHBand="1" w:noVBand="1"/>
      </w:tblPr>
      <w:tblGrid>
        <w:gridCol w:w="1134"/>
        <w:gridCol w:w="1133"/>
        <w:gridCol w:w="1133"/>
        <w:gridCol w:w="7938"/>
      </w:tblGrid>
      <w:tr w:rsidR="002E671A" w14:paraId="492077C2" w14:textId="77777777">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367061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ference</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1047451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etric</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1932BE1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patial grain (Km²)</w:t>
            </w:r>
          </w:p>
        </w:tc>
        <w:tc>
          <w:tcPr>
            <w:tcW w:w="7937"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4AB2D19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te</w:t>
            </w:r>
          </w:p>
        </w:tc>
      </w:tr>
      <w:tr w:rsidR="002E671A" w14:paraId="2F00A615" w14:textId="77777777">
        <w:tc>
          <w:tcPr>
            <w:tcW w:w="1133" w:type="dxa"/>
            <w:tcBorders>
              <w:top w:val="nil"/>
              <w:left w:val="nil"/>
              <w:bottom w:val="single" w:sz="8" w:space="0" w:color="FFFFFF"/>
              <w:right w:val="nil"/>
            </w:tcBorders>
            <w:shd w:val="clear" w:color="auto" w:fill="FFFFFF"/>
            <w:tcMar>
              <w:top w:w="100" w:type="dxa"/>
              <w:left w:w="100" w:type="dxa"/>
              <w:bottom w:w="100" w:type="dxa"/>
              <w:right w:w="100" w:type="dxa"/>
            </w:tcMar>
          </w:tcPr>
          <w:p w14:paraId="7D9F33C0" w14:textId="3D2CADBA" w:rsidR="002E671A" w:rsidRDefault="00502100">
            <w:pPr>
              <w:spacing w:before="100" w:after="100" w:line="240" w:lineRule="auto"/>
              <w:ind w:left="100" w:right="100"/>
              <w:jc w:val="left"/>
            </w:pPr>
            <w:r>
              <w:rPr>
                <w:rFonts w:ascii="Arial" w:eastAsia="Arial" w:hAnsi="Arial" w:cs="Arial"/>
                <w:color w:val="0000FF"/>
                <w:sz w:val="14"/>
                <w:szCs w:val="14"/>
              </w:rPr>
              <w:fldChar w:fldCharType="begin"/>
            </w:r>
            <w:r>
              <w:rPr>
                <w:rFonts w:ascii="Arial" w:eastAsia="Arial" w:hAnsi="Arial" w:cs="Arial"/>
                <w:color w:val="0000FF"/>
                <w:sz w:val="14"/>
                <w:szCs w:val="14"/>
              </w:rPr>
              <w:instrText xml:space="preserve"> ADDIN ZOTERO_ITEM CSL_CITATION {"citationID":"LPFLtTba","properties":{"formattedCitation":"(Barnagaud et al., 2017)","plainCitation":"(Barnagaud et al., 2017)","noteIndex":0},"citationItems":[{"id":416,"uris":["http://zotero.org/users/6714553/items/P7GKJZXC"],"uri":["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schema":"https://github.com/citation-style-language/schema/raw/master/csl-citation.json"} </w:instrText>
            </w:r>
            <w:r>
              <w:rPr>
                <w:rFonts w:ascii="Arial" w:eastAsia="Arial" w:hAnsi="Arial" w:cs="Arial"/>
                <w:color w:val="0000FF"/>
                <w:sz w:val="14"/>
                <w:szCs w:val="14"/>
              </w:rPr>
              <w:fldChar w:fldCharType="separate"/>
            </w:r>
            <w:r w:rsidRPr="00502100">
              <w:rPr>
                <w:rFonts w:ascii="Arial" w:eastAsia="Arial" w:hAnsi="Arial" w:cs="Arial"/>
                <w:sz w:val="14"/>
              </w:rPr>
              <w:t xml:space="preserve">Barnagaud </w:t>
            </w:r>
            <w:r w:rsidR="00237020" w:rsidRPr="00237020">
              <w:rPr>
                <w:rFonts w:ascii="Arial" w:eastAsia="Arial" w:hAnsi="Arial" w:cs="Arial"/>
                <w:i/>
                <w:iCs/>
                <w:sz w:val="14"/>
              </w:rPr>
              <w:t>et al.</w:t>
            </w:r>
            <w:r w:rsidRPr="00502100">
              <w:rPr>
                <w:rFonts w:ascii="Arial" w:eastAsia="Arial" w:hAnsi="Arial" w:cs="Arial"/>
                <w:sz w:val="14"/>
              </w:rPr>
              <w:t xml:space="preserve"> </w:t>
            </w:r>
            <w:r>
              <w:rPr>
                <w:rFonts w:ascii="Arial" w:eastAsia="Arial" w:hAnsi="Arial" w:cs="Arial"/>
                <w:sz w:val="14"/>
              </w:rPr>
              <w:t>(</w:t>
            </w:r>
            <w:r w:rsidRPr="00502100">
              <w:rPr>
                <w:rFonts w:ascii="Arial" w:eastAsia="Arial" w:hAnsi="Arial" w:cs="Arial"/>
                <w:sz w:val="14"/>
              </w:rPr>
              <w:t>2017)</w:t>
            </w:r>
            <w:r>
              <w:rPr>
                <w:rFonts w:ascii="Arial" w:eastAsia="Arial" w:hAnsi="Arial" w:cs="Arial"/>
                <w:color w:val="0000FF"/>
                <w:sz w:val="14"/>
                <w:szCs w:val="14"/>
              </w:rPr>
              <w:fldChar w:fldCharType="end"/>
            </w:r>
          </w:p>
        </w:tc>
        <w:tc>
          <w:tcPr>
            <w:tcW w:w="1133" w:type="dxa"/>
            <w:tcBorders>
              <w:top w:val="nil"/>
              <w:left w:val="nil"/>
              <w:bottom w:val="single" w:sz="8" w:space="0" w:color="FFFFFF"/>
              <w:right w:val="nil"/>
            </w:tcBorders>
            <w:shd w:val="clear" w:color="auto" w:fill="FFFFFF"/>
            <w:tcMar>
              <w:top w:w="100" w:type="dxa"/>
              <w:left w:w="100" w:type="dxa"/>
              <w:bottom w:w="100" w:type="dxa"/>
              <w:right w:w="100" w:type="dxa"/>
            </w:tcMar>
          </w:tcPr>
          <w:p w14:paraId="5F914AA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R</w:t>
            </w:r>
          </w:p>
        </w:tc>
        <w:tc>
          <w:tcPr>
            <w:tcW w:w="1133" w:type="dxa"/>
            <w:tcBorders>
              <w:top w:val="nil"/>
              <w:left w:val="nil"/>
              <w:bottom w:val="single" w:sz="8" w:space="0" w:color="FFFFFF"/>
              <w:right w:val="nil"/>
            </w:tcBorders>
            <w:shd w:val="clear" w:color="auto" w:fill="FFFFFF"/>
            <w:tcMar>
              <w:top w:w="100" w:type="dxa"/>
              <w:left w:w="100" w:type="dxa"/>
              <w:bottom w:w="100" w:type="dxa"/>
              <w:right w:w="100" w:type="dxa"/>
            </w:tcMar>
          </w:tcPr>
          <w:p w14:paraId="63E8E25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single" w:sz="8" w:space="0" w:color="FFFFFF"/>
              <w:right w:val="nil"/>
            </w:tcBorders>
            <w:shd w:val="clear" w:color="auto" w:fill="FFFFFF"/>
            <w:tcMar>
              <w:top w:w="100" w:type="dxa"/>
              <w:left w:w="100" w:type="dxa"/>
              <w:bottom w:w="100" w:type="dxa"/>
              <w:right w:w="100" w:type="dxa"/>
            </w:tcMar>
          </w:tcPr>
          <w:p w14:paraId="783F49D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there are 50 census points sampled for 3 minutes, Mean change of SR at the road scales. Area of the road = (40/0.8)*(pi*0.4^2) with a road of 40 Km with point counts spaced by 0.8 Km and a census radius of 400m</w:t>
            </w:r>
          </w:p>
        </w:tc>
      </w:tr>
      <w:tr w:rsidR="002E671A" w14:paraId="018F0D85" w14:textId="77777777">
        <w:tc>
          <w:tcPr>
            <w:tcW w:w="1133" w:type="dxa"/>
            <w:tcBorders>
              <w:top w:val="single" w:sz="8" w:space="0" w:color="FFFFFF"/>
              <w:left w:val="nil"/>
              <w:bottom w:val="nil"/>
              <w:right w:val="nil"/>
            </w:tcBorders>
            <w:shd w:val="clear" w:color="auto" w:fill="FFFFFF"/>
            <w:tcMar>
              <w:top w:w="100" w:type="dxa"/>
              <w:left w:w="100" w:type="dxa"/>
              <w:bottom w:w="100" w:type="dxa"/>
              <w:right w:w="100" w:type="dxa"/>
            </w:tcMar>
          </w:tcPr>
          <w:p w14:paraId="46F03989" w14:textId="77777777" w:rsidR="002E671A" w:rsidRDefault="0042697E">
            <w:pPr>
              <w:spacing w:before="100" w:after="100" w:line="240" w:lineRule="auto"/>
              <w:ind w:left="100" w:right="100"/>
              <w:jc w:val="left"/>
            </w:pPr>
            <w:r>
              <w:t xml:space="preserve"> </w:t>
            </w:r>
          </w:p>
        </w:tc>
        <w:tc>
          <w:tcPr>
            <w:tcW w:w="1133" w:type="dxa"/>
            <w:tcBorders>
              <w:top w:val="single" w:sz="8" w:space="0" w:color="FFFFFF"/>
              <w:left w:val="nil"/>
              <w:bottom w:val="nil"/>
              <w:right w:val="nil"/>
            </w:tcBorders>
            <w:shd w:val="clear" w:color="auto" w:fill="FFFFFF"/>
            <w:tcMar>
              <w:top w:w="100" w:type="dxa"/>
              <w:left w:w="100" w:type="dxa"/>
              <w:bottom w:w="100" w:type="dxa"/>
              <w:right w:w="100" w:type="dxa"/>
            </w:tcMar>
          </w:tcPr>
          <w:p w14:paraId="08DC28A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Eve</w:t>
            </w:r>
          </w:p>
        </w:tc>
        <w:tc>
          <w:tcPr>
            <w:tcW w:w="1133" w:type="dxa"/>
            <w:tcBorders>
              <w:top w:val="single" w:sz="8" w:space="0" w:color="FFFFFF"/>
              <w:left w:val="nil"/>
              <w:bottom w:val="nil"/>
              <w:right w:val="nil"/>
            </w:tcBorders>
            <w:shd w:val="clear" w:color="auto" w:fill="FFFFFF"/>
            <w:tcMar>
              <w:top w:w="100" w:type="dxa"/>
              <w:left w:w="100" w:type="dxa"/>
              <w:bottom w:w="100" w:type="dxa"/>
              <w:right w:w="100" w:type="dxa"/>
            </w:tcMar>
          </w:tcPr>
          <w:p w14:paraId="0110F12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single" w:sz="8" w:space="0" w:color="FFFFFF"/>
              <w:left w:val="nil"/>
              <w:bottom w:val="nil"/>
              <w:right w:val="nil"/>
            </w:tcBorders>
            <w:shd w:val="clear" w:color="auto" w:fill="FFFFFF"/>
            <w:tcMar>
              <w:top w:w="100" w:type="dxa"/>
              <w:left w:w="100" w:type="dxa"/>
              <w:bottom w:w="100" w:type="dxa"/>
              <w:right w:w="100" w:type="dxa"/>
            </w:tcMar>
          </w:tcPr>
          <w:p w14:paraId="02012903" w14:textId="77777777" w:rsidR="002E671A" w:rsidRDefault="0042697E">
            <w:pPr>
              <w:spacing w:before="100" w:after="100" w:line="240" w:lineRule="auto"/>
              <w:ind w:left="100" w:right="100"/>
            </w:pPr>
            <w:r>
              <w:t xml:space="preserve"> </w:t>
            </w:r>
          </w:p>
        </w:tc>
      </w:tr>
      <w:tr w:rsidR="002E671A" w14:paraId="42B15A3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806537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5BD950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50B392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A9BB666" w14:textId="77777777" w:rsidR="002E671A" w:rsidRDefault="0042697E">
            <w:pPr>
              <w:spacing w:before="100" w:after="100" w:line="240" w:lineRule="auto"/>
              <w:ind w:left="100" w:right="100"/>
            </w:pPr>
            <w:r>
              <w:t xml:space="preserve"> </w:t>
            </w:r>
          </w:p>
        </w:tc>
      </w:tr>
      <w:tr w:rsidR="002E671A" w14:paraId="256862C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8DEF73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BF409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01DB68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EF1794" w14:textId="77777777" w:rsidR="002E671A" w:rsidRDefault="0042697E">
            <w:pPr>
              <w:spacing w:before="100" w:after="100" w:line="240" w:lineRule="auto"/>
              <w:ind w:left="100" w:right="100"/>
            </w:pPr>
            <w:r>
              <w:t xml:space="preserve"> </w:t>
            </w:r>
          </w:p>
        </w:tc>
      </w:tr>
      <w:tr w:rsidR="002E671A" w14:paraId="188F9851"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0A165B9" w14:textId="19C0681D" w:rsidR="002E671A" w:rsidRDefault="0050210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BwsSAT5u","properties":{"formattedCitation":"(Chase et al., 2019)","plainCitation":"(Chase et al., 2019)","noteIndex":0},"citationItems":[{"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w:instrText>
            </w:r>
            <w:r>
              <w:rPr>
                <w:rFonts w:ascii="Cambria Math" w:eastAsia="Arial" w:hAnsi="Cambria Math" w:cs="Cambria Math"/>
                <w:sz w:val="14"/>
                <w:szCs w:val="14"/>
              </w:rPr>
              <w:instrText>‐</w:instrText>
            </w:r>
            <w:r>
              <w:rPr>
                <w:rFonts w:ascii="Arial" w:eastAsia="Arial" w:hAnsi="Arial" w:cs="Arial"/>
                <w:sz w:val="14"/>
                <w:szCs w:val="14"/>
              </w:rPr>
              <w:instrText xml:space="preserve">Smith","given":"Isla H."},{"family":"Jones","given":"Holly P."},{"family":"Hines","given":"Jes"},{"family":"Vellend","given":"Mark"},{"family":"Waldock","given":"Conor"},{"family":"O'Connor","given":"Mary"}],"accessed":{"date-parts":[["2020",7,8]]},"issued":{"date-parts":[["2019",8]]}}}],"schema":"https://github.com/citation-style-language/schema/raw/master/csl-citation.json"} </w:instrText>
            </w:r>
            <w:r>
              <w:rPr>
                <w:rFonts w:ascii="Arial" w:eastAsia="Arial" w:hAnsi="Arial" w:cs="Arial"/>
                <w:sz w:val="14"/>
                <w:szCs w:val="14"/>
              </w:rPr>
              <w:fldChar w:fldCharType="separate"/>
            </w:r>
            <w:r w:rsidRPr="00502100">
              <w:rPr>
                <w:rFonts w:ascii="Arial" w:eastAsia="Arial" w:hAnsi="Arial" w:cs="Arial"/>
                <w:sz w:val="14"/>
              </w:rPr>
              <w:t xml:space="preserve">Chase </w:t>
            </w:r>
            <w:r w:rsidR="00237020" w:rsidRPr="00237020">
              <w:rPr>
                <w:rFonts w:ascii="Arial" w:eastAsia="Arial" w:hAnsi="Arial" w:cs="Arial"/>
                <w:i/>
                <w:iCs/>
                <w:sz w:val="14"/>
              </w:rPr>
              <w:t>et al.</w:t>
            </w:r>
            <w:r w:rsidRPr="00502100">
              <w:rPr>
                <w:rFonts w:ascii="Arial" w:eastAsia="Arial" w:hAnsi="Arial" w:cs="Arial"/>
                <w:sz w:val="14"/>
              </w:rPr>
              <w:t xml:space="preserve"> </w:t>
            </w:r>
            <w:r>
              <w:rPr>
                <w:rFonts w:ascii="Arial" w:eastAsia="Arial" w:hAnsi="Arial" w:cs="Arial"/>
                <w:sz w:val="14"/>
              </w:rPr>
              <w:t>(</w:t>
            </w:r>
            <w:r w:rsidRPr="00502100">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C83B5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99E10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05ADAF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restricted to a rectangle between 95°W to 70°W and 30°N to 50°N. They binned by 5 years and by quadrats, so the temporal grain of the metric should be different than from the sampling plan</w:t>
            </w:r>
          </w:p>
        </w:tc>
      </w:tr>
      <w:tr w:rsidR="002E671A" w14:paraId="717B8F6C"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7D319B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8D72F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805B8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8431B4F" w14:textId="77777777" w:rsidR="002E671A" w:rsidRDefault="0042697E">
            <w:pPr>
              <w:spacing w:before="100" w:after="100" w:line="240" w:lineRule="auto"/>
              <w:ind w:left="100" w:right="100"/>
            </w:pPr>
            <w:r>
              <w:t xml:space="preserve"> </w:t>
            </w:r>
          </w:p>
        </w:tc>
      </w:tr>
      <w:tr w:rsidR="002E671A" w14:paraId="536E685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C3A0764" w14:textId="57E2A61A" w:rsidR="002E671A" w:rsidRDefault="0050210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mLRPk1AF","properties":{"formattedCitation":"(Davey et al., 2012)","plainCitation":"(Davey et al., 2012)","noteIndex":0},"citationItems":[{"id":404,"uris":["http://zotero.org/users/6714553/items/WWG57QDI"],"uri":["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schema":"https://github.com/citation-style-language/schema/raw/master/csl-citation.json"} </w:instrText>
            </w:r>
            <w:r>
              <w:rPr>
                <w:rFonts w:ascii="Arial" w:eastAsia="Arial" w:hAnsi="Arial" w:cs="Arial"/>
                <w:sz w:val="14"/>
                <w:szCs w:val="14"/>
              </w:rPr>
              <w:fldChar w:fldCharType="separate"/>
            </w:r>
            <w:r w:rsidRPr="00502100">
              <w:rPr>
                <w:rFonts w:ascii="Arial" w:eastAsia="Arial" w:hAnsi="Arial" w:cs="Arial"/>
                <w:sz w:val="14"/>
              </w:rPr>
              <w:t xml:space="preserve">Davey </w:t>
            </w:r>
            <w:r w:rsidR="00237020" w:rsidRPr="00237020">
              <w:rPr>
                <w:rFonts w:ascii="Arial" w:eastAsia="Arial" w:hAnsi="Arial" w:cs="Arial"/>
                <w:i/>
                <w:iCs/>
                <w:sz w:val="14"/>
              </w:rPr>
              <w:t>et al.</w:t>
            </w:r>
            <w:r w:rsidRPr="00502100">
              <w:rPr>
                <w:rFonts w:ascii="Arial" w:eastAsia="Arial" w:hAnsi="Arial" w:cs="Arial"/>
                <w:sz w:val="14"/>
              </w:rPr>
              <w:t xml:space="preserve"> </w:t>
            </w:r>
            <w:r>
              <w:rPr>
                <w:rFonts w:ascii="Arial" w:eastAsia="Arial" w:hAnsi="Arial" w:cs="Arial"/>
                <w:sz w:val="14"/>
              </w:rPr>
              <w:t>(</w:t>
            </w:r>
            <w:r w:rsidRPr="00502100">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93A433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30B40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677225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British BBS. Metric = Simpson.They predict the metric using a GAM with spatial resolution of 1 Km². Then they show the trend for the mean value of the metric per year</w:t>
            </w:r>
          </w:p>
        </w:tc>
      </w:tr>
      <w:tr w:rsidR="002E671A" w14:paraId="298A195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DA56C34"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E34F33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06437A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FB839B2" w14:textId="77777777" w:rsidR="002E671A" w:rsidRDefault="0042697E">
            <w:pPr>
              <w:spacing w:before="100" w:after="100" w:line="240" w:lineRule="auto"/>
              <w:ind w:left="100" w:right="100"/>
            </w:pPr>
            <w:r>
              <w:t xml:space="preserve"> </w:t>
            </w:r>
          </w:p>
        </w:tc>
      </w:tr>
      <w:tr w:rsidR="002E671A" w14:paraId="128E9A1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1FAD082"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1DE403"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C150A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24029C1" w14:textId="77777777" w:rsidR="002E671A" w:rsidRDefault="0042697E">
            <w:pPr>
              <w:spacing w:before="100" w:after="100" w:line="240" w:lineRule="auto"/>
              <w:ind w:left="100" w:right="100"/>
            </w:pPr>
            <w:r>
              <w:t xml:space="preserve"> </w:t>
            </w:r>
          </w:p>
        </w:tc>
      </w:tr>
      <w:tr w:rsidR="002E671A" w14:paraId="54F29AF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3BA616A" w14:textId="27C550F2" w:rsidR="002E671A" w:rsidRDefault="0050210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65WbO75t","properties":{"formattedCitation":"(Jarzyna &amp; Jetz, 2018)","plainCitation":"(Jarzyna &amp; Jetz, 2018)","noteIndex":0},"citationItems":[{"id":2,"uris":["http://zotero.org/users/6714553/items/QDXWHQ2I"],"uri":["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schema":"https://github.com/citation-style-language/schema/raw/master/csl-citation.json"} </w:instrText>
            </w:r>
            <w:r>
              <w:rPr>
                <w:rFonts w:ascii="Arial" w:eastAsia="Arial" w:hAnsi="Arial" w:cs="Arial"/>
                <w:sz w:val="14"/>
                <w:szCs w:val="14"/>
              </w:rPr>
              <w:fldChar w:fldCharType="separate"/>
            </w:r>
            <w:r w:rsidRPr="00502100">
              <w:rPr>
                <w:rFonts w:ascii="Arial" w:eastAsia="Arial" w:hAnsi="Arial" w:cs="Arial"/>
                <w:sz w:val="14"/>
              </w:rPr>
              <w:t xml:space="preserve">Jarzyna </w:t>
            </w:r>
            <w:r w:rsidR="007F2444">
              <w:rPr>
                <w:rFonts w:ascii="Arial" w:eastAsia="Arial" w:hAnsi="Arial" w:cs="Arial"/>
                <w:sz w:val="14"/>
              </w:rPr>
              <w:t xml:space="preserve">&amp; </w:t>
            </w:r>
            <w:r w:rsidRPr="00502100">
              <w:rPr>
                <w:rFonts w:ascii="Arial" w:eastAsia="Arial" w:hAnsi="Arial" w:cs="Arial"/>
                <w:sz w:val="14"/>
              </w:rPr>
              <w:t xml:space="preserve">Jetz </w:t>
            </w:r>
            <w:r>
              <w:rPr>
                <w:rFonts w:ascii="Arial" w:eastAsia="Arial" w:hAnsi="Arial" w:cs="Arial"/>
                <w:sz w:val="14"/>
              </w:rPr>
              <w:t>(</w:t>
            </w:r>
            <w:r w:rsidRPr="00502100">
              <w:rPr>
                <w:rFonts w:ascii="Arial" w:eastAsia="Arial" w:hAnsi="Arial" w:cs="Arial"/>
                <w:sz w:val="14"/>
              </w:rPr>
              <w:t>2018)</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037D90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8EB4B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2B8C1E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w:t>
            </w:r>
          </w:p>
        </w:tc>
      </w:tr>
      <w:tr w:rsidR="002E671A" w14:paraId="4C75144B"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A2F175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B9E83B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302F7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298D6CB" w14:textId="77777777" w:rsidR="002E671A" w:rsidRDefault="0042697E">
            <w:pPr>
              <w:spacing w:before="100" w:after="100" w:line="240" w:lineRule="auto"/>
              <w:ind w:left="100" w:right="100"/>
            </w:pPr>
            <w:r>
              <w:t xml:space="preserve"> </w:t>
            </w:r>
          </w:p>
        </w:tc>
      </w:tr>
      <w:tr w:rsidR="002E671A" w14:paraId="2B5D96E1"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298665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9A5943"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B5F5AC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Glob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4293185" w14:textId="1D2EAE01"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Data from Szabo </w:t>
            </w:r>
            <w:r w:rsidR="00237020" w:rsidRPr="00237020">
              <w:rPr>
                <w:rFonts w:ascii="Arial" w:eastAsia="Arial" w:hAnsi="Arial" w:cs="Arial"/>
                <w:i/>
                <w:iCs/>
                <w:sz w:val="14"/>
                <w:szCs w:val="14"/>
              </w:rPr>
              <w:t>et al.</w:t>
            </w:r>
            <w:r>
              <w:rPr>
                <w:rFonts w:ascii="Arial" w:eastAsia="Arial" w:hAnsi="Arial" w:cs="Arial"/>
                <w:sz w:val="14"/>
                <w:szCs w:val="14"/>
              </w:rPr>
              <w:t xml:space="preserve"> 2012</w:t>
            </w:r>
          </w:p>
        </w:tc>
      </w:tr>
      <w:tr w:rsidR="002E671A" w14:paraId="46EB4DC1"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0720E3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98B4C3"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75B9A0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03185EB" w14:textId="77777777" w:rsidR="002E671A" w:rsidRDefault="0042697E">
            <w:pPr>
              <w:spacing w:before="100" w:after="100" w:line="240" w:lineRule="auto"/>
              <w:ind w:left="100" w:right="100"/>
            </w:pPr>
            <w:r>
              <w:t xml:space="preserve"> </w:t>
            </w:r>
          </w:p>
        </w:tc>
      </w:tr>
      <w:tr w:rsidR="002E671A" w14:paraId="230C2F8A"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C12C698" w14:textId="77777777" w:rsidR="002E671A" w:rsidRDefault="0042697E">
            <w:pPr>
              <w:spacing w:before="100" w:after="100" w:line="240" w:lineRule="auto"/>
              <w:ind w:left="100" w:right="100"/>
              <w:jc w:val="left"/>
            </w:pPr>
            <w:r>
              <w:lastRenderedPageBreak/>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599B2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3A0CF4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B3D8B0D" w14:textId="77777777" w:rsidR="002E671A" w:rsidRDefault="0042697E">
            <w:pPr>
              <w:spacing w:before="100" w:after="100" w:line="240" w:lineRule="auto"/>
              <w:ind w:left="100" w:right="100"/>
            </w:pPr>
            <w:r>
              <w:t xml:space="preserve"> </w:t>
            </w:r>
          </w:p>
        </w:tc>
      </w:tr>
      <w:tr w:rsidR="002E671A" w14:paraId="7DB5EA4E"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588955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D67DD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6A6099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Glob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ACA4B42" w14:textId="09587AB6"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Data from Szabo </w:t>
            </w:r>
            <w:r w:rsidR="00237020" w:rsidRPr="00237020">
              <w:rPr>
                <w:rFonts w:ascii="Arial" w:eastAsia="Arial" w:hAnsi="Arial" w:cs="Arial"/>
                <w:i/>
                <w:iCs/>
                <w:sz w:val="14"/>
                <w:szCs w:val="14"/>
              </w:rPr>
              <w:t>et al.</w:t>
            </w:r>
            <w:r>
              <w:rPr>
                <w:rFonts w:ascii="Arial" w:eastAsia="Arial" w:hAnsi="Arial" w:cs="Arial"/>
                <w:sz w:val="14"/>
                <w:szCs w:val="14"/>
              </w:rPr>
              <w:t xml:space="preserve"> 2012</w:t>
            </w:r>
          </w:p>
        </w:tc>
      </w:tr>
      <w:tr w:rsidR="002E671A" w14:paraId="743040E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6EAAF8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45D2F0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E2F17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E566A14" w14:textId="77777777" w:rsidR="002E671A" w:rsidRDefault="0042697E">
            <w:pPr>
              <w:spacing w:before="100" w:after="100" w:line="240" w:lineRule="auto"/>
              <w:ind w:left="100" w:right="100"/>
            </w:pPr>
            <w:r>
              <w:t xml:space="preserve"> </w:t>
            </w:r>
          </w:p>
        </w:tc>
      </w:tr>
      <w:tr w:rsidR="002E671A" w14:paraId="2ADBF18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A35D9B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EF3E5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B37743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972F989" w14:textId="77777777" w:rsidR="002E671A" w:rsidRDefault="0042697E">
            <w:pPr>
              <w:spacing w:before="100" w:after="100" w:line="240" w:lineRule="auto"/>
              <w:ind w:left="100" w:right="100"/>
            </w:pPr>
            <w:r>
              <w:t xml:space="preserve"> </w:t>
            </w:r>
          </w:p>
        </w:tc>
      </w:tr>
      <w:tr w:rsidR="002E671A" w14:paraId="7DEC06D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2CCE1E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03B81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EBAC57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Glob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E354D87" w14:textId="17B5860C"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Data from Szabo </w:t>
            </w:r>
            <w:r w:rsidR="00237020" w:rsidRPr="00237020">
              <w:rPr>
                <w:rFonts w:ascii="Arial" w:eastAsia="Arial" w:hAnsi="Arial" w:cs="Arial"/>
                <w:i/>
                <w:iCs/>
                <w:sz w:val="14"/>
                <w:szCs w:val="14"/>
              </w:rPr>
              <w:t>et al.</w:t>
            </w:r>
            <w:r>
              <w:rPr>
                <w:rFonts w:ascii="Arial" w:eastAsia="Arial" w:hAnsi="Arial" w:cs="Arial"/>
                <w:sz w:val="14"/>
                <w:szCs w:val="14"/>
              </w:rPr>
              <w:t xml:space="preserve"> 2012</w:t>
            </w:r>
          </w:p>
        </w:tc>
      </w:tr>
      <w:tr w:rsidR="002E671A" w14:paraId="0726360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2CF34EE" w14:textId="32B0B18D"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GudY83MF","properties":{"formattedCitation":"(Pilotto et al., 2020)","plainCitation":"(Pilotto et al., 2020)","noteIndex":0},"citationItems":[{"id":390,"uris":["http://zotero.org/users/6714553/items/3LZIZPZM"],"uri":["http://zotero.org/users/6714553/items/3LZIZPZM"],"itemData":{"id":390,"type":"article-journal","abstract":"Local biodiversity trends over time are likely to be decoupled from global trends, as local processes may compensate or counteract global change. We analyze 161 long-term biological time series (15–91 years) collected across Europe, using a comprehensive dataset comprising ~6,200 marine, freshwater and terrestrial taxa. We test whether (i) local long-term biodiversity trends are consistent among biogeoregions, realms and taxonomic groups, and (ii) changes in biodiversity correlate with regional climate and local conditions. Our results reveal that local trends of abundance, richness and diversity differ among biogeoregions, realms and taxonomic groups, demonstrating that biodiversity changes at local scale are often complex and cannot be easily generalized. However, we find increases in richness and abundance with increasing temperature and naturalness as well as a clear spatial pattern in changes in community composition (i.e. temporal taxonomic turnover) in most biogeoregions of Northern and Eastern Europe.","container-title":"Nature Communications","DOI":"10.1038/s41467-020-17171-y","ISSN":"2041-1723","issue":"1","journalAbbreviation":"Nat Commun","language":"en","note":"Bandiera_abtest: a\nCc_license_type: cc_by\nCg_type: Nature Research Journals\nnumber: 1\nPrimary_atype: Research\npublisher: Nature Publishing Group\nSubject_term: Biodiversity;Climate-change ecology;Macroecology\nSubject_term_id: biodiversity;climate-change-ecology;macroecology","page":"3486","source":"www.nature.com","title":"Meta-analysis of multidecadal biodiversity trends in Europe","URL":"https://www.nature.com/articles/s41467-020-17171-y","volume":"11","author":[{"family":"Pilotto","given":"Francesca"},{"family":"Kühn","given":"Ingolf"},{"family":"Adrian","given":"Rita"},{"family":"Alber","given":"Renate"},{"family":"Alignier","given":"Audrey"},{"family":"Andrews","given":"Christopher"},{"family":"Bäck","given":"Jaana"},{"family":"Barbaro","given":"Luc"},{"family":"Beaumont","given":"Deborah"},{"family":"Beenaerts","given":"Natalie"},{"family":"Benham","given":"Sue"},{"family":"Boukal","given":"David S."},{"family":"Bretagnolle","given":"Vincent"},{"family":"Camatti","given":"Elisa"},{"family":"Canullo","given":"Roberto"},{"family":"Cardoso","given":"Patricia G."},{"family":"Ens","given":"Bruno J."},{"family":"Everaert","given":"Gert"},{"family":"Evtimova","given":"Vesela"},{"family":"Feuchtmayr","given":"Heidrun"},{"family":"García-González","given":"Ricardo"},{"family":"Gómez García","given":"Daniel"},{"family":"Grandin","given":"Ulf"},{"family":"Gutowski","given":"Jerzy M."},{"family":"Hadar","given":"Liat"},{"family":"Halada","given":"Lubos"},{"family":"Halassy","given":"Melinda"},{"family":"Hummel","given":"Herman"},{"family":"Huttunen","given":"Kaisa-Leena"},{"family":"Jaroszewicz","given":"Bogdan"},{"family":"Jensen","given":"Thomas C."},{"family":"Kalivoda","given":"Henrik"},{"family":"Schmidt","given":"Inger Kappel"},{"family":"Kröncke","given":"Ingrid"},{"family":"Leinonen","given":"Reima"},{"family":"Martinho","given":"Filipe"},{"family":"Meesenburg","given":"Henning"},{"family":"Meyer","given":"Julia"},{"family":"Minerbi","given":"Stefano"},{"family":"Monteith","given":"Don"},{"family":"Nikolov","given":"Boris P."},{"family":"Oro","given":"Daniel"},{"family":"Ozoliņš","given":"Dāvis"},{"family":"Padedda","given":"Bachisio M."},{"family":"Pallett","given":"Denise"},{"family":"Pansera","given":"Marco"},{"family":"Pardal","given":"Miguel Ângelo"},{"family":"Petriccione","given":"Bruno"},{"family":"Pipan","given":"Tanja"},{"family":"Pöyry","given":"Juha"},{"family":"Schäfer","given":"Stefanie M."},{"family":"Schaub","given":"Marcus"},{"family":"Schneider","given":"Susanne C."},{"family":"Skuja","given":"Agnija"},{"family":"Soetaert","given":"Karline"},{"family":"Spriņģe","given":"Gunta"},{"family":"Stanchev","given":"Radoslav"},{"family":"Stockan","given":"Jenni A."},{"family":"Stoll","given":"Stefan"},{"family":"Sundqvist","given":"Lisa"},{"family":"Thimonier","given":"Anne"},{"family":"Van Hoey","given":"Gert"},{"family":"Van Ryckegem","given":"Gunther"},{"family":"Visser","given":"Marcel E."},{"family":"Vorhauser","given":"Samuel"},{"family":"Haase","given":"Peter"}],"accessed":{"date-parts":[["2021",8,20]]},"issued":{"date-parts":[["2020",7,13]]}}}],"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Pilotto </w:t>
            </w:r>
            <w:r w:rsidR="00237020" w:rsidRPr="00237020">
              <w:rPr>
                <w:rFonts w:ascii="Arial" w:eastAsia="Arial" w:hAnsi="Arial" w:cs="Arial"/>
                <w:i/>
                <w:iCs/>
                <w:sz w:val="14"/>
              </w:rPr>
              <w:t>et al.</w:t>
            </w:r>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2E6B9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9E29DF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5D27D8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etric = Simpson</w:t>
            </w:r>
          </w:p>
        </w:tc>
      </w:tr>
      <w:tr w:rsidR="002E671A" w14:paraId="7AF7D3F4"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FF374CC"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D4902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AABCE9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C203756" w14:textId="77777777" w:rsidR="002E671A" w:rsidRDefault="0042697E">
            <w:pPr>
              <w:spacing w:before="100" w:after="100" w:line="240" w:lineRule="auto"/>
              <w:ind w:left="100" w:right="100"/>
            </w:pPr>
            <w:r>
              <w:t xml:space="preserve"> </w:t>
            </w:r>
          </w:p>
        </w:tc>
      </w:tr>
      <w:tr w:rsidR="002E671A" w14:paraId="51AD2D37"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08B1F45"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3B55A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351113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80DBA34" w14:textId="77777777" w:rsidR="002E671A" w:rsidRDefault="0042697E">
            <w:pPr>
              <w:spacing w:before="100" w:after="100" w:line="240" w:lineRule="auto"/>
              <w:ind w:left="100" w:right="100"/>
            </w:pPr>
            <w:r>
              <w:t xml:space="preserve"> </w:t>
            </w:r>
          </w:p>
        </w:tc>
      </w:tr>
      <w:tr w:rsidR="002E671A" w14:paraId="4ED496F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BAC6607" w14:textId="4FDDA1D0"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QM7tWcKC","properties":{"formattedCitation":"(Ram et al., 2017)","plainCitation":"(Ram et al., 2017)","noteIndex":0},"citationItems":[{"id":412,"uris":["http://zotero.org/users/6714553/items/MGKTDLJX"],"uri":["http://zotero.org/users/6714553/items/MGKTDLJX"],"itemData":{"id":412,"type":"article-journal","abstract":"Changes in forestry practices and on-going climate change may both have large impacts on forest bird populations. However, large-scale analyses of the effects of temporal changes in forest structure on forest bird numbers are largely lacking. We compared temporal trends from two Swedish nationwide long-term monitoring schemes, the Swedish Bird Survey (1998–2015) and the Swedish National Forestry Inventory (1983–2014), giving representative values for both forest and bird changes over an area of 35millionha. Since 1998 the total area of middle-aged and mature forest increased by 6.4%. In parallel, several forest structures potentially beneficial to birds (dead wood, retention trees on clear cuts, multi-layer forests, old forest and broadleaved forest) increased somewhat in abundance, most likely as a result of legislation changes and increasing areas under forest certification schemes. Summer temperatures also increased, with warm summers dominating since 2002. In 1998–2015, the population sizes of 58 forest bird species on average increased, as did the number of species observed per route, with no general difference between forest specialists (16 species) and generalists (42 species). However, from around 2005, the positive trends in bird numbers and many forest structures have levelled out. An analysis of species population trends in relation to a measure of climate sensitivity (Species Temperature Index, STI) suggested that forest birds, just like Swedish birds in general, have indeed been affected by a warming climate. But given their STI, forest birds on average had more positive trends than non-forest birds, suggesting that other factors than climate have affected them positively. Strong candidate factors are the documented changes in forest quality and quantity. Whereas our data and analyses are correlational, and no firm conclusions on causality therefore can be drawn, it is reasonable to assume that the recent increases in forest quantity, forest quality, and summer temperatures, all have contributed to the general increase in forest bird numbers in Sweden. But the relative contribution of these driving forces remains to be determined. When it comes to the potentially positive effects of improving forest quality in terms of increases in old forest, stratification, retention trees and dead wood, it is noteworthy that many of the positive trends in forest structures since the mid-1990s seem to have ceased recently.","container-title":"Forest Ecology and Management","DOI":"10.1016/j.foreco.2016.11.013","ISSN":"0378-1127","journalAbbreviation":"Forest Ecology and Management","language":"en","page":"177-188","source":"ScienceDirect","title":"What drives current population trends in forest birds – forest quantity, quality or climate? A large-scale analysis from northern Europe","title-short":"What drives current population trends in forest birds – forest quantity, quality or climate?","URL":"https://www.sciencedirect.com/science/article/pii/S0378112716309884","volume":"385","author":[{"family":"Ram","given":"Dafne"},{"family":"Axelsson","given":"Anna-Lena"},{"family":"Green","given":"Martin"},{"family":"Smith","given":"Henrik G."},{"family":"Lindström","given":"Åke"}],"accessed":{"date-parts":[["2021",8,17]]},"issued":{"date-parts":[["2017",2,1]]}}}],"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Ram </w:t>
            </w:r>
            <w:r w:rsidR="00237020" w:rsidRPr="00237020">
              <w:rPr>
                <w:rFonts w:ascii="Arial" w:eastAsia="Arial" w:hAnsi="Arial" w:cs="Arial"/>
                <w:i/>
                <w:iCs/>
                <w:sz w:val="14"/>
              </w:rPr>
              <w:t>et al.</w:t>
            </w:r>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FD30C9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969BA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2DE223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wedish BBS, "The number of observations for each sampling route is the sum of observed pair equivalents of birds at the counting points (5 min counting period at each point) and while moving between counting points". SR for forest species meaned over roads, spatial grain = 8* .4 with road of 8 Km and census radius "no limitations" so assumed 200m.</w:t>
            </w:r>
          </w:p>
        </w:tc>
      </w:tr>
      <w:tr w:rsidR="002E671A" w14:paraId="2EC0ADA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CAF5D1D" w14:textId="76458043"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zXiZN42F","properties":{"formattedCitation":"(Reif et al., 2013)","plainCitation":"(Reif et al., 2013)","noteIndex":0},"citationItems":[{"id":385,"uris":["http://zotero.org/users/6714553/items/WHYAQYVP"],"uri":["http://zotero.org/users/6714553/items/WHYAQYVP"],"itemData":{"id":385,"type":"article-journal","abstract":"Recent major environmental changes could lead to homogenization in the composition of plant and animal communities, with generalist species replacing more specialized species, as well as to the increased domination of species adapted to warmer climatic conditions. Using common bird monitoring data, we have tested whether these patterns can be observed in the long-term changes in the structure and species richness of bird communities in the Czech Republic. We focused on a comparison of two time periods (1982–1990 and 1991–2004) that differ in land use (high agricultural intensity in the former, and a drop in agricultural intensity accompanied by forest expansion in the latter). We found that bird communities became less specialized and that this decline in specialization did not change after 1990. In contrast, taxonomic homogenization increased during the first time period but declined at the beginning of the second one. Moreover, the community composition developed towards a dominance of species breeding in warmer climates, and this change coincided with an increase in spring temperatures. Therefore, it would appear that both functional and taxonomic homogenization took place in the 1980s but the latter did not continue in subsequent decades. Species richness of local bird communities did not show any trend over time. We suggest that climate warming might be an important driving force of changes in the bird community composition in the Czech Republic, but the role of land-use changes is less clear, although it is probable that habitat specialists probably did not benefit from lower intensity of agricultural activities and increased forest cover.","container-title":"Journal of Ornithology","DOI":"10.1007/s10336-012-0900-9","ISSN":"2193-7206","issue":"2","journalAbbreviation":"J Ornithol","language":"en","page":"359-370","source":"Springer Link","title":"Changes in bird community composition in the Czech Republic from 1982 to 2004: increasing biotic homogenization, impacts of warming climate, but no trend in species richness","title-short":"Changes in bird community composition in the Czech Republic from 1982 to 2004","URL":"https://doi.org/10.1007/s10336-012-0900-9","volume":"154","author":[{"family":"Reif","given":"Jiří"},{"family":"Prylová","given":"Kristýna"},{"family":"Šizling","given":"Arnošt L."},{"family":"Vermouzek","given":"Zdeněk"},{"family":"Šťastný","given":"Karel"},{"family":"Bejček","given":"Vladimír"}],"accessed":{"date-parts":[["2021",9,6]]},"issued":{"date-parts":[["2013",4,1]]}}}],"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Reif </w:t>
            </w:r>
            <w:r w:rsidR="00237020" w:rsidRPr="00237020">
              <w:rPr>
                <w:rFonts w:ascii="Arial" w:eastAsia="Arial" w:hAnsi="Arial" w:cs="Arial"/>
                <w:i/>
                <w:iCs/>
                <w:sz w:val="14"/>
              </w:rPr>
              <w:t>et al.</w:t>
            </w:r>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93F8E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C087D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2724E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Breeding Bird Monitoring Programme. Jaccard similarity index (pairwise comparisons between transects), first increase then decrease. "A census transect consists of 20 points, which are visited twice per breeding season to sample early and late breeders. Observers register all birds seen or heard for 5 min at each census point"</w:t>
            </w:r>
          </w:p>
        </w:tc>
      </w:tr>
      <w:tr w:rsidR="002E671A" w14:paraId="40AFFCA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0D2CEC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53DD2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658A6E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20764B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pecies richness on both the local and national scales did not show any clear temporal trend"</w:t>
            </w:r>
          </w:p>
        </w:tc>
      </w:tr>
      <w:tr w:rsidR="002E671A" w14:paraId="7714F02A"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A7B63C9" w14:textId="05F1B794"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mkOS08Ux","properties":{"formattedCitation":"(Schipper et al., 2016)","plainCitation":"(Schipper et al., 2016)","noteIndex":0},"citationItems":[{"id":479,"uris":["http://zotero.org/users/6714553/items/PSZ628GA"],"uri":["http://zotero.org/users/6714553/items/PSZ628GA"],"itemData":{"id":479,"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URL":"https://onlinelibrary.wiley.com/doi/abs/10.1111/gcb.13292","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accessed":{"date-parts":[["2021",7,7]]},"issued":{"date-parts":[["2016"]]}}}],"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Schipper </w:t>
            </w:r>
            <w:r w:rsidR="00237020" w:rsidRPr="00237020">
              <w:rPr>
                <w:rFonts w:ascii="Arial" w:eastAsia="Arial" w:hAnsi="Arial" w:cs="Arial"/>
                <w:i/>
                <w:iCs/>
                <w:sz w:val="14"/>
              </w:rPr>
              <w:t>et al.</w:t>
            </w:r>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1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AFF1C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DC593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2580DC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Metric = Shannon.  The metric is meaned over each road. Area of the road = 50*(pi*400^2) with 50 census points per road and a census radius of 400m</w:t>
            </w:r>
          </w:p>
        </w:tc>
      </w:tr>
      <w:tr w:rsidR="002E671A" w14:paraId="2B904E9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94E84E6"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44D5F5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74E98B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D449837" w14:textId="77777777" w:rsidR="002E671A" w:rsidRDefault="0042697E">
            <w:pPr>
              <w:spacing w:before="100" w:after="100" w:line="240" w:lineRule="auto"/>
              <w:ind w:left="100" w:right="100"/>
            </w:pPr>
            <w:r>
              <w:t xml:space="preserve"> </w:t>
            </w:r>
          </w:p>
        </w:tc>
      </w:tr>
      <w:tr w:rsidR="002E671A" w14:paraId="38EBE3EB"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A24FF0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58A48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ABD77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A75813D" w14:textId="77777777" w:rsidR="002E671A" w:rsidRDefault="0042697E">
            <w:pPr>
              <w:spacing w:before="100" w:after="100" w:line="240" w:lineRule="auto"/>
              <w:ind w:left="100" w:right="100"/>
            </w:pPr>
            <w:r>
              <w:t xml:space="preserve"> </w:t>
            </w:r>
          </w:p>
        </w:tc>
      </w:tr>
      <w:tr w:rsidR="002E671A" w14:paraId="4612CDD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C93714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F6DB8D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59CAB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2C3369B" w14:textId="77777777" w:rsidR="002E671A" w:rsidRDefault="0042697E">
            <w:pPr>
              <w:spacing w:before="100" w:after="100" w:line="240" w:lineRule="auto"/>
              <w:ind w:left="100" w:right="100"/>
            </w:pPr>
            <w:r>
              <w:t xml:space="preserve"> </w:t>
            </w:r>
          </w:p>
        </w:tc>
      </w:tr>
      <w:tr w:rsidR="002E671A" w14:paraId="5DC054E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A70BDB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22A662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F9CBB4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AC8A073" w14:textId="77777777" w:rsidR="002E671A" w:rsidRDefault="0042697E">
            <w:pPr>
              <w:spacing w:before="100" w:after="100" w:line="240" w:lineRule="auto"/>
              <w:ind w:left="100" w:right="100"/>
            </w:pPr>
            <w:r>
              <w:t xml:space="preserve"> </w:t>
            </w:r>
          </w:p>
        </w:tc>
      </w:tr>
      <w:tr w:rsidR="002E671A" w14:paraId="16109EEA"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6874A03" w14:textId="713B2623"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5tqrW0Ku","properties":{"formattedCitation":"(La Sorte &amp; Boecklen, 2005)","plainCitation":"(La Sorte &amp; Boecklen, 2005)","noteIndex":0},"citationItems":[{"id":384,"uris":["http://zotero.org/users/6714553/items/HP3N27E3"],"uri":["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La Sorte </w:t>
            </w:r>
            <w:r w:rsidR="007F2444">
              <w:rPr>
                <w:rFonts w:ascii="Arial" w:eastAsia="Arial" w:hAnsi="Arial" w:cs="Arial"/>
                <w:sz w:val="14"/>
              </w:rPr>
              <w:t xml:space="preserve">&amp; </w:t>
            </w:r>
            <w:r w:rsidRPr="001253B1">
              <w:rPr>
                <w:rFonts w:ascii="Arial" w:eastAsia="Arial" w:hAnsi="Arial" w:cs="Arial"/>
                <w:sz w:val="14"/>
              </w:rPr>
              <w:t xml:space="preserve">Boecklen </w:t>
            </w:r>
            <w:r>
              <w:rPr>
                <w:rFonts w:ascii="Arial" w:eastAsia="Arial" w:hAnsi="Arial" w:cs="Arial"/>
                <w:sz w:val="14"/>
              </w:rPr>
              <w:t>(</w:t>
            </w:r>
            <w:r w:rsidRPr="001253B1">
              <w:rPr>
                <w:rFonts w:ascii="Arial" w:eastAsia="Arial" w:hAnsi="Arial" w:cs="Arial"/>
                <w:sz w:val="14"/>
              </w:rPr>
              <w:t>200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2F323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A6AC7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5324F1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The metric is meaned over each road. Area of the road = 50*(pi*400\^2) with 50 census point per road and a census radius of 400m.</w:t>
            </w:r>
          </w:p>
        </w:tc>
      </w:tr>
      <w:tr w:rsidR="002E671A" w14:paraId="032F178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6AD3906"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E714FA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C08B30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4C8B75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The metric is meaned over each road. Area of the road = 50*(pi*400\^2) with 50 census point per road and a census radius of 400m.</w:t>
            </w:r>
          </w:p>
        </w:tc>
      </w:tr>
      <w:tr w:rsidR="002E671A" w14:paraId="493BA3E3"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0A60DA7" w14:textId="4ED747FE"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sL5duZyK","properties":{"formattedCitation":"(Van Turnhout et al., 2007)","plainCitation":"(Van Turnhout et al., 2007)","noteIndex":0},"citationItems":[{"id":383,"uris":["http://zotero.org/users/6714553/items/BZI5KR6W"],"uri":["http://zotero.org/users/6714553/items/BZI5KR6W"],"itemData":{"id":383,"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URL":"https://www.sciencedirect.com/science/article/pii/S000632070600379X","volume":"134","author":[{"family":"Van Turnhout","given":"Chris A. M."},{"family":"Foppen","given":"Ruud P. B."},{"family":"Leuven","given":"Rob S. E. W."},{"family":"Siepel","given":"Henk"},{"family":"Esselink","given":"Hans"}],"accessed":{"date-parts":[["2021",9,7]]},"issued":{"date-parts":[["2007",2,1]]}}}],"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Van Turnhout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0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668C53"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220FA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FBFB97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Dutch BBS, " two census periods". For each region, the trend is computed using the mean number of species per atlas square</w:t>
            </w:r>
          </w:p>
        </w:tc>
      </w:tr>
      <w:tr w:rsidR="002E671A" w14:paraId="7D376227"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00B0D24" w14:textId="77777777" w:rsidR="002E671A" w:rsidRDefault="0042697E">
            <w:pPr>
              <w:spacing w:before="100" w:after="100" w:line="240" w:lineRule="auto"/>
              <w:ind w:left="100" w:right="100"/>
              <w:jc w:val="left"/>
            </w:pPr>
            <w:r>
              <w:lastRenderedPageBreak/>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303D11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79C70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ED5700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ainly increase of SR but the proportion of negative trend were higher than for the regional scale</w:t>
            </w:r>
          </w:p>
        </w:tc>
      </w:tr>
      <w:tr w:rsidR="002E671A" w14:paraId="19BE4C2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0BD796A" w14:textId="5C1F7B4C"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gpc5VXo4","properties":{"formattedCitation":"(Wretenberg et al., 2010)","plainCitation":"(Wretenberg et al., 2010)","noteIndex":0},"citationItems":[{"id":414,"uris":["http://zotero.org/users/6714553/items/DBYBRQUS"],"uri":["http://zotero.org/users/6714553/items/DBYBRQUS"],"itemData":{"id":414,"type":"article-journal","abstract":"It has been suggested that an increase in the area of low-intensity land-use on arable land (e.g. set-aside fields and short-rotation coppice), and high or increased farmland habitat heterogeneity, may halt or reverse the observed population decline of farmland birds. We tested these hypotheses by undertaking farmland bird censuses during two contrasting periods of agricultural policies and land-use (i.e. 1994 and 2004) in a farmland region covering a gradient of forest- to farmland-dominated landscapes in Sweden. Local species richness (i.e. at 3hectare sites) declined significantly between 1994 and 2004. Local species richness was positively related to habitat heterogeneity in both years of study whereas temporal change in species richness was not. Local change in species richness was positively associated with a change in the proportion of non-rotational set aside and short-rotation coppice (i.e. low-intensity land-use forms), but also to changes in the amount of spring-sown crops. However, the effect of low-intensity land-use was significantly dependent on the amount of forest in the surrounding landscape. An increase in low-intensity land-use was linked to an increase (or less marked decrease) in species richness at sites located in open farmland surroundings but to a decrease in richness at sites located in forest surroundings. This interaction between amount of forest and low-intensity land-use could be interpreted as a “rare habitat effect”, where an increase in a farmland habitat only positively affects biodiversity when it was originally uncommon (i.e. open farmland areas). Our results suggest that conservation measures of farmland biodiversity have to be put in a landscape context.","container-title":"Biological Conservation","DOI":"10.1016/j.biocon.2009.11.001","ISSN":"0006-3207","issue":"2","journalAbbreviation":"Biological Conservation","language":"en","page":"375-381","source":"ScienceDirect","title":"Changes in local species richness of farmland birds in relation to land-use changes and landscape structure","URL":"https://www.sciencedirect.com/science/article/pii/S0006320709004650","volume":"143","author":[{"family":"Wretenberg","given":"Johan"},{"family":"Pärt","given":"Tomas"},{"family":"Berg","given":"Åke"}],"accessed":{"date-parts":[["2021",8,13]]},"issued":{"date-parts":[["2010",2,1]]}}}],"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Wretenberg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E7AC1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C23E0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7D38C6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All sites were visited six times in 1994 and five times in 2004 during early morning". Looking at the trend through different environmental policies, " local species richness (i.e. at the scale of sites = 3 hectares) decreased significantly probably as a result of an overall reduced abundance of several species. "</w:t>
            </w:r>
          </w:p>
        </w:tc>
      </w:tr>
      <w:tr w:rsidR="002E671A" w14:paraId="31EE8F8D"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47C0388" w14:textId="67F5F61B"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LQkb4NC4","properties":{"formattedCitation":"(Keller et al., 2020)","plainCitation":"(Keller et al., 2020)","noteIndex":0},"citationItems":[{"id":1173,"uris":["http://zotero.org/users/6714553/items/Y325WJZJ"],"uri":["http://zotero.org/users/6714553/items/Y325WJZJ"],"itemData":{"id":1173,"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Keller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A034F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11C1F2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EE2E81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Change in number of species between EBBA1 (1972-1995) and EBBA2 (2013-2017)</w:t>
            </w:r>
          </w:p>
        </w:tc>
      </w:tr>
      <w:tr w:rsidR="002E671A" w14:paraId="2F47AB1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805DBDB" w14:textId="34FA1258"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color w:val="0000FF"/>
                <w:sz w:val="14"/>
                <w:szCs w:val="14"/>
              </w:rPr>
              <w:fldChar w:fldCharType="begin"/>
            </w:r>
            <w:r>
              <w:rPr>
                <w:rFonts w:ascii="Arial" w:eastAsia="Arial" w:hAnsi="Arial" w:cs="Arial"/>
                <w:color w:val="0000FF"/>
                <w:sz w:val="14"/>
                <w:szCs w:val="14"/>
              </w:rPr>
              <w:instrText xml:space="preserve"> ADDIN ZOTERO_ITEM CSL_CITATION {"citationID":"iO4ufMgg","properties":{"formattedCitation":"(Monnet et al., 2014)","plainCitation":"(Monnet et al., 2014)","noteIndex":0},"citationItems":[{"id":1177,"uris":["http://zotero.org/users/6714553/items/GFGBRXBP"],"uri":["http://zotero.org/users/6714553/items/GFGBRXBP"],"itemData":{"id":1177,"type":"article-journal","abstract":"Aim We assessed the temporal trends of taxonomic, functional and phylogenetic diversities in the French avifauna over the last two decades. Additionally, we investigated whether and how this multifaceted approach to biodiversity dynamics can reveal an increasing similarity of local assemblages in terms of species, traits and/or lineages. Location France. Methods We analysed a large-scale dataset that recorded annual changes in the abundance of 116 breeding birds in France between 1989 and 2012. We decomposed and analysed the spatio-temporal dynamics of taxonomic, phylogenetic and functional diversities and each of their α-, β- and γ-components. We also calculated the trend in the mean specialization of bird communities to track the relative success of specialist versus generalist species within communities during the same period. Results We found large variation within and among the temporal trends of each biodiversity facet. On average, we found a marked increase in species and phylogenetic diversity over the period considered, but no particular trend was found for functional diversity. Conversely, changes in β-diversities for the three facets were characterized by independent and nonlinear trends. We also found a general increase in the local occurrence and abundance of generalist species within local communities. Main conclusions These results highlight a relative asynchrony of the different biodiversity facets occurring at large spatial scales. We show why a multifaceted approach to biodiversity dynamics is needed to better describe and understand changes in community composition in macroecology and conservation biogeography.","container-title":"Global Ecology and Biogeography","DOI":"10.1111/geb.12179","ISSN":"1466-8238","issue":"7","language":"en","note":"_eprint: https://onlinelibrary.wiley.com/doi/pdf/10.1111/geb.12179","page":"780-788","source":"Wiley Online Library","title":"Asynchrony of taxonomic, functional and phylogenetic diversity in birds","URL":"https://onlinelibrary.wiley.com/doi/abs/10.1111/geb.12179","volume":"23","author":[{"family":"Monnet","given":"Anne-Christine"},{"family":"Jiguet","given":"Frédéric"},{"family":"Meynard","given":"Christine N."},{"family":"Mouillot","given":"David"},{"family":"Mouquet","given":"Nicolas"},{"family":"Thuiller","given":"Wilfried"},{"family":"Devictor","given":"Vincent"}],"accessed":{"date-parts":[["2021",11,23]]},"issued":{"date-parts":[["2014"]]}}}],"schema":"https://github.com/citation-style-language/schema/raw/master/csl-citation.json"} </w:instrText>
            </w:r>
            <w:r>
              <w:rPr>
                <w:rFonts w:ascii="Arial" w:eastAsia="Arial" w:hAnsi="Arial" w:cs="Arial"/>
                <w:color w:val="0000FF"/>
                <w:sz w:val="14"/>
                <w:szCs w:val="14"/>
              </w:rPr>
              <w:fldChar w:fldCharType="separate"/>
            </w:r>
            <w:r w:rsidRPr="007F2444">
              <w:rPr>
                <w:rFonts w:ascii="Arial" w:eastAsia="Arial" w:hAnsi="Arial" w:cs="Arial"/>
                <w:sz w:val="14"/>
              </w:rPr>
              <w:t xml:space="preserve">Monnet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4)</w:t>
            </w:r>
            <w:r>
              <w:rPr>
                <w:rFonts w:ascii="Arial" w:eastAsia="Arial" w:hAnsi="Arial" w:cs="Arial"/>
                <w:color w:val="0000FF"/>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D02CE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457C40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60740A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rench BBS, Metrics are modelled at the point and site scales with GAMMs, Beta-diversity at the point scale (no indications of the spatial scale so assuming a 200m radius so spatial scale = pi*0.2^2) and Gamma-diversity at the site scale</w:t>
            </w:r>
          </w:p>
        </w:tc>
      </w:tr>
      <w:tr w:rsidR="002E671A" w14:paraId="67F9AE9D"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B7B978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71E24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F02808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0A9B6F" w14:textId="77777777" w:rsidR="002E671A" w:rsidRDefault="0042697E">
            <w:pPr>
              <w:spacing w:before="100" w:after="100" w:line="240" w:lineRule="auto"/>
              <w:ind w:left="100" w:right="100"/>
            </w:pPr>
            <w:r>
              <w:t xml:space="preserve"> </w:t>
            </w:r>
          </w:p>
        </w:tc>
      </w:tr>
      <w:tr w:rsidR="002E671A" w14:paraId="112A4F8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0ACAD3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7D7A8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s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D1A62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0E08A67" w14:textId="77777777" w:rsidR="002E671A" w:rsidRDefault="0042697E">
            <w:pPr>
              <w:spacing w:before="100" w:after="100" w:line="240" w:lineRule="auto"/>
              <w:ind w:left="100" w:right="100"/>
            </w:pPr>
            <w:r>
              <w:t xml:space="preserve"> </w:t>
            </w:r>
          </w:p>
        </w:tc>
      </w:tr>
      <w:tr w:rsidR="002E671A" w14:paraId="6D7505B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F3A048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CB722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gamm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AE6F8D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9E6270D" w14:textId="77777777" w:rsidR="002E671A" w:rsidRDefault="0042697E">
            <w:pPr>
              <w:spacing w:before="100" w:after="100" w:line="240" w:lineRule="auto"/>
              <w:ind w:left="100" w:right="100"/>
            </w:pPr>
            <w:r>
              <w:t xml:space="preserve"> </w:t>
            </w:r>
          </w:p>
        </w:tc>
      </w:tr>
      <w:tr w:rsidR="002E671A" w14:paraId="631E9AD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D69688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DC6A5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gamm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E8A79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972C5E5" w14:textId="77777777" w:rsidR="002E671A" w:rsidRDefault="0042697E">
            <w:pPr>
              <w:spacing w:before="100" w:after="100" w:line="240" w:lineRule="auto"/>
              <w:ind w:left="100" w:right="100"/>
            </w:pPr>
            <w:r>
              <w:t xml:space="preserve"> </w:t>
            </w:r>
          </w:p>
        </w:tc>
      </w:tr>
      <w:tr w:rsidR="002E671A" w14:paraId="3F6300CE"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826E9DF" w14:textId="77B01153"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NIprsFsX","properties":{"formattedCitation":"(Spasov et al., 2017)","plainCitation":"(Spasov et al., 2017)","noteIndex":0},"citationItems":[{"id":1180,"uris":["http://zotero.org/users/6714553/items/ZGZHT4MC"],"uri":["http://zotero.org/users/6714553/items/ZGZHT4MC"],"itemData":{"id":1180,"type":"article-journal","container-title":"Acta Zoologica Bulgarica","issue":"1","language":"en","page":"10","source":"Zotero","title":"Population Trends of Common Birds in Bulgaria: Is Their Status Improving after the EU Accession?","volume":"69","author":[{"family":"Spasov","given":"Svetoslav"},{"family":"Hristov","given":"Iordan"},{"family":"Eaton","given":"Mark"},{"family":"Nikolov","given":"Stoyan C"}],"issued":{"date-parts":[["2017"]]}}}],"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Spasov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E6D99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365DE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6BE58D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rend of the mean species richness per study plot, "The mean abundance of birds per sample declined over the years (Table 2, Fig. 3) but there was no significant trend in species richness (Table 2)." Unclear temporal grain: "All birds seen or heard while walking along the two line transects were counted"</w:t>
            </w:r>
          </w:p>
        </w:tc>
      </w:tr>
      <w:tr w:rsidR="002E671A" w14:paraId="7B19FF8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422AA5D" w14:textId="1B96B5E5"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ZfaVjsNH","properties":{"formattedCitation":"(Jarzyna &amp; Jetz, 2017)","plainCitation":"(Jarzyna &amp; Jetz, 2017)","noteIndex":0},"citationItems":[{"id":1183,"uris":["http://zotero.org/users/6714553/items/2NYEVMH3"],"uri":["http://zotero.org/users/6714553/items/2NYEVMH3"],"itemData":{"id":1183,"type":"article-journal","abstract":"Assessments of spatial patterns of biodiversity change are essential to detect a signature of anthropogenic impacts, inform monitoring and conservation programs, and evaluate implications of biodiversity loss to humans. While taxonomic diversity (TD) is the most commonly assessed attribute of biodiversity, it misses the potential functional or phylogenetic implications of species losses or gains for ecosystems. Functional diversity (FD) and phylogenetic diversity (PD) are able to capture these important trait-based and phylogenetic attributes of species, but their changes have to date only been evaluated over limited spatial and temporal extents. Employing a novel framework for addressing detectability, we here comprehensively assess a near half-century of changes in local TD, FD, and PD of breeding birds across much of North America to examine levels of congruency in changes among these biodiversity facets and their variation across spatial and environmental gradients. Time-series analysis showed significant and continuous increases in all three biodiversity attributes until ca. 2000, followed by a slow decline since. Comparison of avian diversity at the beginning and end of the temporal series revealed net increase in TD, FD, and PD, but changes in TD were larger than those in FD and PD, suggesting increasing biotic homogenization of avian assemblages throughout the United States. Changes were greatest at high elevations and latitudes – consistent with purported effects of ongoing climate change on biodiversity. Our findings highlight the potential of combining new types of data with novel statistical models to enable a more integrative monitoring and assessment of the multiple facets of biodiversity.","container-title":"Global Change Biology","DOI":"10.1111/gcb.13571","ISSN":"1365-2486","issue":"8","language":"en","note":"_eprint: https://onlinelibrary.wiley.com/doi/pdf/10.1111/gcb.13571","page":"2999-3011","source":"Wiley Online Library","title":"A near half-century of temporal change in different facets of avian diversity","URL":"https://onlinelibrary.wiley.com/doi/abs/10.1111/gcb.13571","volume":"23","author":[{"family":"Jarzyna","given":"Marta A."},{"family":"Jetz","given":"Walter"}],"accessed":{"date-parts":[["2021",11,24]]},"issued":{"date-parts":[["2017"]]}}}],"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Jarzyna &amp; Jetz </w:t>
            </w:r>
            <w:r>
              <w:rPr>
                <w:rFonts w:ascii="Arial" w:eastAsia="Arial" w:hAnsi="Arial" w:cs="Arial"/>
                <w:sz w:val="14"/>
              </w:rPr>
              <w:t>(</w:t>
            </w:r>
            <w:r w:rsidRPr="007F2444">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EE8F3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AF9449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7C9283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American BBS, trend at the road scale. For taxonomic diversity trend: "35 years of significant increase and 7 years of significant decrease"</w:t>
            </w:r>
          </w:p>
        </w:tc>
      </w:tr>
      <w:tr w:rsidR="002E671A" w14:paraId="683E206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F6CEDF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0F28D7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42A4C3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5BBFF4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unctional diversity resulting from summing the length of the branches of a pruned clustering tree</w:t>
            </w:r>
          </w:p>
        </w:tc>
      </w:tr>
      <w:tr w:rsidR="002E671A" w14:paraId="15CC255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26F3F02" w14:textId="21563D94"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O3i909u5","properties":{"formattedCitation":"(Tingley &amp; Beissinger, 2013)","plainCitation":"(Tingley &amp; Beissinger, 2013)","noteIndex":0},"citationItems":[{"id":1185,"uris":["http://zotero.org/users/6714553/items/4QJGSYQ4"],"uri":["http://zotero.org/users/6714553/items/4QJGSYQ4"],"itemData":{"id":1185,"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URL":"https://onlinelibrary.wiley.com/doi/abs/10.1890/12-0928.1","volume":"94","author":[{"family":"Tingley","given":"Morgan W."},{"family":"Beissinger","given":"Steven R."}],"accessed":{"date-parts":[["2021",11,24]]},"issued":{"date-parts":[["2013"]]}}}],"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Tingley &amp; Beissinger </w:t>
            </w:r>
            <w:r>
              <w:rPr>
                <w:rFonts w:ascii="Arial" w:eastAsia="Arial" w:hAnsi="Arial" w:cs="Arial"/>
                <w:sz w:val="14"/>
              </w:rPr>
              <w:t>(</w:t>
            </w:r>
            <w:r w:rsidRPr="007F2444">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D0ECC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190303"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C9546D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patial grain: 10 counting points per site, with radius of observation assumed to 200m = 10x(pi x 0.2^2). "Modern species richness was significantly less than historical richness (i.e., 95% credible intervals of richness differences nonoverlapping with 0) at 21 sites (27%), while only seven sites (9%) gained a significant number of species. More generally, using mean posterior estimates of richness change, significantly more sites lost species than gained species (57% vs. 43%; χ2 test, P = 0.007)."</w:t>
            </w:r>
          </w:p>
        </w:tc>
      </w:tr>
      <w:tr w:rsidR="002E671A" w14:paraId="0ECDEEB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3C03B2A" w14:textId="5C4A1A41"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IqNk5OTt","properties":{"formattedCitation":"(La Sorte et al., 2009)","plainCitation":"(La Sorte et al., 2009)","noteIndex":0},"citationItems":[{"id":1187,"uris":["http://zotero.org/users/6714553/items/874YS4CY"],"uri":["http://zotero.org/users/6714553/items/874YS4CY"],"itemData":{"id":1187,"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URL":"https://royalsocietypublishing.org/doi/10.1098/rspb.2009.0162","volume":"276","author":[{"family":"La Sorte","given":"Frank A."},{"family":"Lee","given":"Tien Ming"},{"family":"Wilman","given":"Hamish"},{"family":"Jetz","given":"Walter"}],"accessed":{"date-parts":[["2021",11,24]]},"issued":{"date-parts":[["2009",9,7]]}}}],"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La Sorte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0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0AA909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793AD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7D2D8A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our findings indicate a general trend of increasing species richness"</w:t>
            </w:r>
          </w:p>
        </w:tc>
      </w:tr>
      <w:tr w:rsidR="002E671A" w14:paraId="71B6557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D4B7B83" w14:textId="2042DA32"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HcxUQB0z","properties":{"formattedCitation":"(La Sorte, 2006)","plainCitation":"(La Sorte, 2006)","noteIndex":0},"citationItems":[{"id":1193,"uris":["http://zotero.org/users/6714553/items/X452JEDH"],"uri":["http://zotero.org/users/6714553/items/X452JEDH"],"itemData":{"id":1193,"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URL":"https://onlinelibrary.wiley.com/doi/abs/10.1111/j.1365-2699.2006.01480.x","volume":"33","author":[{"family":"La Sorte","given":"Frank A."}],"accessed":{"date-parts":[["2021",11,29]]},"issued":{"date-parts":[["2006"]]}}}],"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La Sorte </w:t>
            </w:r>
            <w:r>
              <w:rPr>
                <w:rFonts w:ascii="Arial" w:eastAsia="Arial" w:hAnsi="Arial" w:cs="Arial"/>
                <w:sz w:val="14"/>
              </w:rPr>
              <w:t>(</w:t>
            </w:r>
            <w:r w:rsidRPr="007F2444">
              <w:rPr>
                <w:rFonts w:ascii="Arial" w:eastAsia="Arial" w:hAnsi="Arial" w:cs="Arial"/>
                <w:sz w:val="14"/>
              </w:rPr>
              <w:t>200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CDF75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F9627D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82F9C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In general, the results indicate that, during the time of the survey, more species expanded their geographical ranges within the study area"</w:t>
            </w:r>
          </w:p>
        </w:tc>
      </w:tr>
      <w:tr w:rsidR="002E671A" w14:paraId="02D4CB9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AF972D8" w14:textId="62BAE3A8"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yruQYDn0","properties":{"formattedCitation":"(Ma et al., 2012)","plainCitation":"(Ma et al., 2012)","noteIndex":0},"citationItems":[{"id":1195,"uris":["http://zotero.org/users/6714553/items/RVGLAPBB"],"uri":["http://zotero.org/users/6714553/items/RVGLAPBB"],"itemData":{"id":1195,"type":"article-journal","abstract":"We used localized descriptive statistics (e.g., localized mean, standard deviation, and correlation coefficient), local Moran’s I and a nonparametric test to explore the spatial patterns, variations, and autocorrelations of bird species richness changes, and the spatial association between bird species richness changes and three climatic variables in New York State at multiple spatial scales. We found that the spatial distributions of species richness between two time periods (1980–85 and 2000–05) were significantly different. The local spatial autocorrelation index revealed that the spatial patterns of bird species richness changes were spatially non-random and scale-dependent. Using localized correlation coefficients we found that the associations between bird species richness changes and three climatic variables were spatially heterogeneous and also scale-dependent. Our results illustrate that localized descriptive statistics are useful tools for characterizing bird species richness changes across time and space, visually describing geographic patterns of species diversity changes, and identifying scale-dependent hot spots of those changes.","container-title":"Applied Geography","DOI":"10.1016/j.apgeog.2011.05.005","ISSN":"0143-6228","issue":"2","journalAbbreviation":"Applied Geography","language":"en","page":"185-194","source":"ScienceDirect","title":"Use of localized descriptive statistics for exploring the spatial pattern changes of bird species richness at multiple scales","URL":"https://www.sciencedirect.com/science/article/pii/S0143622811000798","volume":"32","author":[{"family":"Ma","given":"Zhihai"},{"family":"Zuckerberg","given":"Benjamin"},{"family":"Porter","given":"William F."},{"family":"Zhang","given":"Lianjun"}],"accessed":{"date-parts":[["2021",11,29]]},"issued":{"date-parts":[["2012",3,1]]}}}],"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Ma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B7C6B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B4F839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47836A3"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ew York State Breeding Bird Atlas</w:t>
            </w:r>
          </w:p>
        </w:tc>
      </w:tr>
      <w:tr w:rsidR="002E671A" w14:paraId="28D14B1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892C7BB" w14:textId="7D06CE33"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PGNepRSn","properties":{"formattedCitation":"(Dornelas et al., 2014)","plainCitation":"(Dornelas et al., 2014)","noteIndex":0},"citationItems":[{"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Dornelas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4)</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05180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87836F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6E0600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or species richness, Fig. S5 shows the slope for birds. For the temporal beta-diversity, trends only for birds is not given so we took the global trend.</w:t>
            </w:r>
          </w:p>
        </w:tc>
      </w:tr>
      <w:tr w:rsidR="002E671A" w14:paraId="0E88583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03A2A3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273362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8F2829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A89AB9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Index used Jaccard similarity index. In this review, temporal beta-diversity is assessed as dissimilarity.</w:t>
            </w:r>
          </w:p>
        </w:tc>
      </w:tr>
      <w:tr w:rsidR="002E671A" w14:paraId="252D61E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FACC472" w14:textId="63E15017"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KKZdgQV5","properties":{"formattedCitation":"(Garc\\uc0\\u237{}a-Navas et al., 2020)","plainCitation":"(García-Navas et al., 2020)","noteIndex":0},"citationItems":[{"id":399,"uris":["http://zotero.org/users/6714553/items/5WT62GFW"],"uri":["http://zotero.org/users/6714553/items/5WT62GFW"],"itemData":{"id":399,"type":"article-journal","abstract":"Aim Describing the spatio-temporal dynamics of biotic communities is critical for understanding how environmental change can affect biodiversity. Mountains are especially susceptible to such changes (e.g., climate change) and, consequently, have been identified as ecosystems of conservation concern. With their sharp physical and ecological transitions, altitudinal gradients allow examining the influence of different climatic conditions and land use types on species assemblages across small spatial extents, and thus, they constitute natural laboratories to study diversity–environment relationships. Location Switzerland. Methods We take advantage of long-term (20 years) monitoring data and an extensive trait dataset (100 traits) to examine spatial patterns, temporal trends, and spatio-temporal dynamics in functional and beta diversity of bird communities in the Swiss Alps. Results Functional diversity indices showed a congruent pattern over time and across space; most indices decreased over the study period and were strongly correlated with altitude. In agreement with studies from the tropics, we found that communities in the lowlands were functionally over-dispersed, whereas communities at higher elevations were functionally clustered. High-altitude communities exhibited high functional originality, low levels of niche differentiation and a high turnover rate. Beta diversity declined over the study period. Conclusions Our findings suggest that pastoral abandonment does not result in an increase in avian functional diversity as most species colonizing woody-encroached grasslands are functionally redundant, whereas alpine meadows are inhabited by species exhibiting a high degree of habitat specialization and unique functional traits. Hence, the tree line constitutes a boundary between two well-differentiated functional groups: one representing a functional continuum from lowlands dominated by agricultural landscape to high-mountain forests, and the other one composed of alpine communities. Overall, this study reveals a process of biotic homogenization (i.e., increasing functional similarity) across the last two decades in the Swiss Alps, coinciding with the recently reported increases in the abundance of generalist species.","container-title":"Diversity and Distributions","DOI":"10.1111/ddi.13076","ISSN":"1472-4642","issue":"8","language":"en","note":"_eprint: https://onlinelibrary.wiley.com/doi/pdf/10.1111/ddi.13076","page":"900-911","source":"Wiley Online Library","title":"Temporal homogenization of functional and beta diversity in bird communities of the Swiss Alps","URL":"https://onlinelibrary.wiley.com/doi/abs/10.1111/ddi.13076","volume":"26","author":[{"family":"García-Navas","given":"Vicente"},{"family":"Sattler","given":"Thomas"},{"family":"Schmid","given":"Hans"},{"family":"Ozgul","given":"Arpat"}],"accessed":{"date-parts":[["2021",8,19]]},"issued":{"date-parts":[["2020"]]}}}],"schema":"https://github.com/citation-style-language/schema/raw/master/csl-citation.json"} </w:instrText>
            </w:r>
            <w:r>
              <w:rPr>
                <w:rFonts w:ascii="Arial" w:eastAsia="Arial" w:hAnsi="Arial" w:cs="Arial"/>
                <w:sz w:val="14"/>
                <w:szCs w:val="14"/>
              </w:rPr>
              <w:fldChar w:fldCharType="separate"/>
            </w:r>
            <w:r w:rsidRPr="007F2444">
              <w:rPr>
                <w:rFonts w:ascii="Arial" w:hAnsi="Arial" w:cs="Arial"/>
                <w:sz w:val="14"/>
              </w:rPr>
              <w:t xml:space="preserve">García-Navas </w:t>
            </w:r>
            <w:r w:rsidR="00237020" w:rsidRPr="00237020">
              <w:rPr>
                <w:rFonts w:ascii="Arial" w:hAnsi="Arial" w:cs="Arial"/>
                <w:i/>
                <w:iCs/>
                <w:sz w:val="14"/>
              </w:rPr>
              <w:t>et al.</w:t>
            </w:r>
            <w:r w:rsidRPr="007F2444">
              <w:rPr>
                <w:rFonts w:ascii="Arial" w:hAnsi="Arial" w:cs="Arial"/>
                <w:sz w:val="14"/>
              </w:rPr>
              <w:t xml:space="preserve"> </w:t>
            </w:r>
            <w:r>
              <w:rPr>
                <w:rFonts w:ascii="Arial" w:hAnsi="Arial" w:cs="Arial"/>
                <w:sz w:val="14"/>
              </w:rPr>
              <w:t>(</w:t>
            </w:r>
            <w:r w:rsidRPr="007F2444">
              <w:rPr>
                <w:rFonts w:ascii="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F8FF1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85DE4C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51D6EB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ørensen score</w:t>
            </w:r>
          </w:p>
        </w:tc>
      </w:tr>
      <w:tr w:rsidR="002E671A" w14:paraId="4ACC3807"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912E68A" w14:textId="52C93319"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lastRenderedPageBreak/>
              <w:fldChar w:fldCharType="begin"/>
            </w:r>
            <w:r>
              <w:rPr>
                <w:rFonts w:ascii="Arial" w:eastAsia="Arial" w:hAnsi="Arial" w:cs="Arial"/>
                <w:sz w:val="14"/>
                <w:szCs w:val="14"/>
              </w:rPr>
              <w:instrText xml:space="preserve"> ADDIN ZOTERO_ITEM CSL_CITATION {"citationID":"rrqOaH4g","properties":{"formattedCitation":"(Blowes et al., 2019)","plainCitation":"(Blowes et al., 2019)","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Blowes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23185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6ABEF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02DDEE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emporal extent is the median time serie. Tropical realm is represented only by 5 trends so we decided to not take it into account.</w:t>
            </w:r>
          </w:p>
        </w:tc>
      </w:tr>
      <w:tr w:rsidR="002E671A" w14:paraId="2239AA7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78E39A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646EF6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5BD2B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FAF46BE" w14:textId="77777777" w:rsidR="002E671A" w:rsidRDefault="0042697E">
            <w:pPr>
              <w:spacing w:before="100" w:after="100" w:line="240" w:lineRule="auto"/>
              <w:ind w:left="100" w:right="100"/>
            </w:pPr>
            <w:r>
              <w:t xml:space="preserve"> </w:t>
            </w:r>
          </w:p>
        </w:tc>
      </w:tr>
      <w:tr w:rsidR="002E671A" w14:paraId="1A3BA894"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94D36A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35761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7FFFB4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25822CB" w14:textId="77777777" w:rsidR="002E671A" w:rsidRDefault="0042697E">
            <w:pPr>
              <w:spacing w:before="100" w:after="100" w:line="240" w:lineRule="auto"/>
              <w:ind w:left="100" w:right="100"/>
            </w:pPr>
            <w:r>
              <w:t xml:space="preserve"> </w:t>
            </w:r>
          </w:p>
        </w:tc>
      </w:tr>
      <w:tr w:rsidR="002E671A" w14:paraId="5BEAA18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DBEFFA4"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623A8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A6C21F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15EC64E" w14:textId="77777777" w:rsidR="002E671A" w:rsidRDefault="0042697E">
            <w:pPr>
              <w:spacing w:before="100" w:after="100" w:line="240" w:lineRule="auto"/>
              <w:ind w:left="100" w:right="100"/>
            </w:pPr>
            <w:r>
              <w:t xml:space="preserve"> </w:t>
            </w:r>
          </w:p>
        </w:tc>
      </w:tr>
      <w:tr w:rsidR="002E671A" w14:paraId="64683E4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343E0B5" w14:textId="7F44C872" w:rsidR="002E671A" w:rsidRDefault="00283FB2">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POAjIHon","properties":{"formattedCitation":"(McGill et al., 2015)","plainCitation":"(McGill et al., 2015)","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Pr>
                <w:rFonts w:ascii="Arial" w:eastAsia="Arial" w:hAnsi="Arial" w:cs="Arial"/>
                <w:sz w:val="14"/>
                <w:szCs w:val="14"/>
              </w:rPr>
              <w:fldChar w:fldCharType="separate"/>
            </w:r>
            <w:r w:rsidRPr="00283FB2">
              <w:rPr>
                <w:rFonts w:ascii="Arial" w:eastAsia="Arial" w:hAnsi="Arial" w:cs="Arial"/>
                <w:sz w:val="14"/>
              </w:rPr>
              <w:t xml:space="preserve">McGill </w:t>
            </w:r>
            <w:r w:rsidR="00237020" w:rsidRPr="00237020">
              <w:rPr>
                <w:rFonts w:ascii="Arial" w:eastAsia="Arial" w:hAnsi="Arial" w:cs="Arial"/>
                <w:i/>
                <w:iCs/>
                <w:sz w:val="14"/>
              </w:rPr>
              <w:t>et al.</w:t>
            </w:r>
            <w:r w:rsidRPr="00283FB2">
              <w:rPr>
                <w:rFonts w:ascii="Arial" w:eastAsia="Arial" w:hAnsi="Arial" w:cs="Arial"/>
                <w:sz w:val="14"/>
              </w:rPr>
              <w:t xml:space="preserve"> </w:t>
            </w:r>
            <w:r>
              <w:rPr>
                <w:rFonts w:ascii="Arial" w:eastAsia="Arial" w:hAnsi="Arial" w:cs="Arial"/>
                <w:sz w:val="14"/>
              </w:rPr>
              <w:t>(</w:t>
            </w:r>
            <w:r w:rsidRPr="00283FB2">
              <w:rPr>
                <w:rFonts w:ascii="Arial" w:eastAsia="Arial" w:hAnsi="Arial" w:cs="Arial"/>
                <w:sz w:val="14"/>
              </w:rPr>
              <w:t>201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1054B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8F164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3573A6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spatial grain of 5x5°</w:t>
            </w:r>
          </w:p>
        </w:tc>
      </w:tr>
      <w:tr w:rsidR="002E671A" w14:paraId="4B41C45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E2956B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EFDA0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68B556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A58C9C7" w14:textId="77777777" w:rsidR="002E671A" w:rsidRDefault="0042697E">
            <w:pPr>
              <w:spacing w:before="100" w:after="100" w:line="240" w:lineRule="auto"/>
              <w:ind w:left="100" w:right="100"/>
            </w:pPr>
            <w:r>
              <w:t xml:space="preserve"> </w:t>
            </w:r>
          </w:p>
        </w:tc>
      </w:tr>
      <w:tr w:rsidR="002E671A" w14:paraId="34A0D18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51515EB" w14:textId="57385AF9" w:rsidR="002E671A" w:rsidRPr="00AC35AB" w:rsidRDefault="00283FB2">
            <w:pPr>
              <w:spacing w:before="100" w:after="100" w:line="240" w:lineRule="auto"/>
              <w:ind w:left="100" w:right="100"/>
              <w:jc w:val="left"/>
              <w:rPr>
                <w:rFonts w:ascii="Arial" w:hAnsi="Arial" w:cs="Arial"/>
                <w:sz w:val="14"/>
                <w:szCs w:val="14"/>
              </w:rPr>
            </w:pPr>
            <w:r w:rsidRPr="00AC35AB">
              <w:rPr>
                <w:rFonts w:ascii="Arial" w:hAnsi="Arial" w:cs="Arial"/>
                <w:sz w:val="14"/>
                <w:szCs w:val="14"/>
              </w:rPr>
              <w:fldChar w:fldCharType="begin"/>
            </w:r>
            <w:r w:rsidR="00AC35AB" w:rsidRPr="00AC35AB">
              <w:rPr>
                <w:rFonts w:ascii="Arial" w:hAnsi="Arial" w:cs="Arial"/>
                <w:sz w:val="14"/>
                <w:szCs w:val="14"/>
              </w:rPr>
              <w:instrText xml:space="preserve"> ADDIN ZOTERO_ITEM CSL_CITATION {"citationID":"D0njGidz","properties":{"formattedCitation":"(Petchey et al., 2007)","plainCitation":"(Petchey et al., 2007)","noteIndex":0},"citationItems":[{"id":1312,"uris":["http://zotero.org/users/6714553/items/3NHBH68M"],"uri":["http://zotero.org/users/6714553/items/3NHBH68M"],"itemData":{"id":1312,"type":"article-journal","abstract":"1 Spatial and temporal patterns in functional diversity can reveal the patterns and processes behind community assembly and whether ecological redundancy exists. Here, we analyse functional diversity in British avian assemblages over a period of about 20 years. 2 Functional diversity is generally lower than expected by chance, indicating that assemblages contain species with relatively similar functional traits. One potential explanation is filtering for traits suitable to particular habitats, though other explanations exist. 3 There was no evidence of ecological redundancy over the 20 years. In fact, changes in functional diversity were almost exactly proportional to changes in species richness. 4 The absence of functional redundancy results from little redundancy intrinsic to the species’ functional relationships and also because compositional change was nonrandom. Observed extinction and colonization events caused greater changes in functional diversity than if these events were random. 5 Our findings suggest that community assembly is influenced by the traits of species and that observed changes in functional diversity provide no reason to believe that the functioning of natural systems is buffered against change by ecological redundancy.","container-title":"Journal of Animal Ecology","DOI":"10.1111/j.1365-2656.2007.01271.x","ISSN":"1365-2656","issue":"5","language":"en","note":"_eprint: https://onlinelibrary.wiley.com/doi/pdf/10.1111/j.1365-2656.2007.01271.x","page":"977-985","source":"Wiley Online Library","title":"Low functional diversity and no redundancy in British avian assemblages","URL":"https://onlinelibrary.wiley.com/doi/abs/10.1111/j.1365-2656.2007.01271.x","volume":"76","author":[{"family":"Petchey","given":"Owen L."},{"family":"Evans","given":"Karl L."},{"family":"Fishburn","given":"Isla S."},{"family":"Gaston","given":"Kevin J."}],"accessed":{"date-parts":[["2022",2,8]]},"issued":{"date-parts":[["2007"]]}}}],"schema":"https://github.com/citation-style-language/schema/raw/master/csl-citation.json"} </w:instrText>
            </w:r>
            <w:r w:rsidRPr="00AC35AB">
              <w:rPr>
                <w:rFonts w:ascii="Arial" w:hAnsi="Arial" w:cs="Arial"/>
                <w:sz w:val="14"/>
                <w:szCs w:val="14"/>
              </w:rPr>
              <w:fldChar w:fldCharType="separate"/>
            </w:r>
            <w:r w:rsidR="00AC35AB" w:rsidRPr="00AC35AB">
              <w:rPr>
                <w:rFonts w:ascii="Arial" w:hAnsi="Arial" w:cs="Arial"/>
                <w:sz w:val="14"/>
                <w:szCs w:val="14"/>
              </w:rPr>
              <w:t xml:space="preserve">Petchey </w:t>
            </w:r>
            <w:r w:rsidR="00237020" w:rsidRPr="00237020">
              <w:rPr>
                <w:rFonts w:ascii="Arial" w:hAnsi="Arial" w:cs="Arial"/>
                <w:i/>
                <w:iCs/>
                <w:sz w:val="14"/>
                <w:szCs w:val="14"/>
              </w:rPr>
              <w:t>et al.</w:t>
            </w:r>
            <w:r w:rsidR="00AC35AB" w:rsidRPr="00AC35AB">
              <w:rPr>
                <w:rFonts w:ascii="Arial" w:hAnsi="Arial" w:cs="Arial"/>
                <w:sz w:val="14"/>
                <w:szCs w:val="14"/>
              </w:rPr>
              <w:t xml:space="preserve"> </w:t>
            </w:r>
            <w:r w:rsidR="00AC35AB">
              <w:rPr>
                <w:rFonts w:ascii="Arial" w:hAnsi="Arial" w:cs="Arial"/>
                <w:sz w:val="14"/>
                <w:szCs w:val="14"/>
              </w:rPr>
              <w:t>(</w:t>
            </w:r>
            <w:r w:rsidR="00AC35AB" w:rsidRPr="00AC35AB">
              <w:rPr>
                <w:rFonts w:ascii="Arial" w:hAnsi="Arial" w:cs="Arial"/>
                <w:sz w:val="14"/>
                <w:szCs w:val="14"/>
              </w:rPr>
              <w:t>2007)</w:t>
            </w:r>
            <w:r w:rsidRPr="00AC35AB">
              <w:rPr>
                <w:rFonts w:ascii="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4F69E9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42E752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551F7EC" w14:textId="77777777" w:rsidR="002E671A" w:rsidRDefault="0042697E">
            <w:pPr>
              <w:spacing w:before="100" w:after="100" w:line="240" w:lineRule="auto"/>
              <w:ind w:left="100" w:right="100"/>
            </w:pPr>
            <w:r>
              <w:rPr>
                <w:rFonts w:ascii="Arial" w:eastAsia="Arial" w:hAnsi="Arial" w:cs="Arial"/>
                <w:sz w:val="14"/>
                <w:szCs w:val="14"/>
              </w:rPr>
              <w:t>Summer (breeding) distribution of the British avifauna, 2298 grid cells of 10*10 Km. "Species richness [...] from [...] (mean ± 1 SD = 80·6 ± 13·1) in Atlas 1 and from [...] (80·0 ± 15·2) in Atlas 2. "</w:t>
            </w:r>
          </w:p>
        </w:tc>
      </w:tr>
      <w:tr w:rsidR="002E671A" w14:paraId="4341395B"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8931C1C" w14:textId="77777777" w:rsidR="002E671A" w:rsidRDefault="002E671A">
            <w:pPr>
              <w:spacing w:before="100" w:after="100" w:line="240" w:lineRule="auto"/>
              <w:ind w:left="100" w:right="100"/>
              <w:jc w:val="left"/>
              <w:rPr>
                <w:rFonts w:ascii="Arial" w:eastAsia="Arial" w:hAnsi="Arial" w:cs="Arial"/>
                <w:color w:val="0000FF"/>
                <w:sz w:val="14"/>
                <w:szCs w:val="14"/>
              </w:rPr>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5EAA1F8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87A70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2207BFB" w14:textId="426BC740"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D ranged from [</w:t>
            </w:r>
            <w:r w:rsidR="00AC35AB">
              <w:rPr>
                <w:rFonts w:ascii="Arial" w:eastAsia="Arial" w:hAnsi="Arial" w:cs="Arial"/>
                <w:sz w:val="14"/>
                <w:szCs w:val="14"/>
              </w:rPr>
              <w:t>…</w:t>
            </w:r>
            <w:r>
              <w:rPr>
                <w:rFonts w:ascii="Arial" w:eastAsia="Arial" w:hAnsi="Arial" w:cs="Arial"/>
                <w:sz w:val="14"/>
                <w:szCs w:val="14"/>
              </w:rPr>
              <w:t>](mean ± 1 SD = 0·58 ± 0·08) in Atlas 1 and from [...] (mean ± 1 SD = 0·59 ± 0·09) in Atlas 2"</w:t>
            </w:r>
          </w:p>
        </w:tc>
      </w:tr>
    </w:tbl>
    <w:p w14:paraId="3842247C" w14:textId="77777777" w:rsidR="002E671A" w:rsidRDefault="002E671A">
      <w:pPr>
        <w:spacing w:line="240" w:lineRule="auto"/>
      </w:pPr>
    </w:p>
    <w:p w14:paraId="5C7E8D60" w14:textId="4D5FD71B" w:rsidR="002E671A" w:rsidRDefault="00391B08" w:rsidP="00570264">
      <w:pPr>
        <w:pStyle w:val="Title"/>
      </w:pPr>
      <w:r>
        <w:t>References</w:t>
      </w:r>
    </w:p>
    <w:p w14:paraId="0CF6E143" w14:textId="77777777" w:rsidR="00AC35AB" w:rsidRDefault="00391B08" w:rsidP="00570264">
      <w:pPr>
        <w:pStyle w:val="Bibliography"/>
      </w:pPr>
      <w:r>
        <w:fldChar w:fldCharType="begin"/>
      </w:r>
      <w:r w:rsidR="00A57BD7" w:rsidRPr="00386A2C">
        <w:rPr>
          <w:lang w:val="en-US"/>
        </w:rPr>
        <w:instrText xml:space="preserve"> ADDIN ZOTERO_BIBL {"uncited":[],"omitted":[],"custom":[[["http://zotero.org/users/6714553/items/BS39GUJ9"],"CBD, 2006. Global Biodiversity Outlook 2 Secretariat of the Convention on Biological Diversity, Montreal, 81 + vii pages"]]} CSL_BIBLIOGRAPHY </w:instrText>
      </w:r>
      <w:r>
        <w:fldChar w:fldCharType="separate"/>
      </w:r>
      <w:r w:rsidR="00AC35AB">
        <w:t xml:space="preserve">Adler, P. B., &amp; Lauenroth, W. K. (2003). The power of time: Spatiotemporal scaling of species diversity. </w:t>
      </w:r>
      <w:r w:rsidR="00AC35AB">
        <w:rPr>
          <w:i/>
          <w:iCs/>
        </w:rPr>
        <w:t>Ecology Letters</w:t>
      </w:r>
      <w:r w:rsidR="00AC35AB">
        <w:t xml:space="preserve">, </w:t>
      </w:r>
      <w:r w:rsidR="00AC35AB">
        <w:rPr>
          <w:i/>
          <w:iCs/>
        </w:rPr>
        <w:t>6</w:t>
      </w:r>
      <w:r w:rsidR="00AC35AB">
        <w:t>(8), 749–756. https://doi.org/10.1046/j.1461-0248.2003.00497.x</w:t>
      </w:r>
    </w:p>
    <w:p w14:paraId="762C7FFC" w14:textId="77777777" w:rsidR="00AC35AB" w:rsidRDefault="00AC35AB" w:rsidP="00570264">
      <w:pPr>
        <w:pStyle w:val="Bibliography"/>
      </w:pPr>
      <w:r>
        <w:t xml:space="preserve">Adler, P. B., White, E. P., Lauenroth, W. K., Kaufman, D. M., Rassweiler, A., &amp; Rusak, J. A. (2005). Evidence for a General Species–Time–Area Relationship. </w:t>
      </w:r>
      <w:r>
        <w:rPr>
          <w:i/>
          <w:iCs/>
        </w:rPr>
        <w:t>Ecology</w:t>
      </w:r>
      <w:r>
        <w:t xml:space="preserve">, </w:t>
      </w:r>
      <w:r>
        <w:rPr>
          <w:i/>
          <w:iCs/>
        </w:rPr>
        <w:t>86</w:t>
      </w:r>
      <w:r>
        <w:t>(8), 2032–2039. https://doi.org/10.1890/05-0067</w:t>
      </w:r>
    </w:p>
    <w:p w14:paraId="2436CCAD" w14:textId="77777777" w:rsidR="00AC35AB" w:rsidRDefault="00AC35AB" w:rsidP="00570264">
      <w:pPr>
        <w:pStyle w:val="Bibliography"/>
      </w:pPr>
      <w:r>
        <w:t xml:space="preserve">Alroy, J. (2015). Current extinction rates of reptiles and amphibians. </w:t>
      </w:r>
      <w:r>
        <w:rPr>
          <w:i/>
          <w:iCs/>
        </w:rPr>
        <w:t>Proceedings of the National Academy of Sciences</w:t>
      </w:r>
      <w:r>
        <w:t xml:space="preserve">, </w:t>
      </w:r>
      <w:r>
        <w:rPr>
          <w:i/>
          <w:iCs/>
        </w:rPr>
        <w:t>112</w:t>
      </w:r>
      <w:r>
        <w:t>(42), 13003–13008. https://doi.org/10.1073/pnas.1508681112</w:t>
      </w:r>
    </w:p>
    <w:p w14:paraId="6556D280" w14:textId="77777777" w:rsidR="00AC35AB" w:rsidRDefault="00AC35AB" w:rsidP="00570264">
      <w:pPr>
        <w:pStyle w:val="Bibliography"/>
      </w:pPr>
      <w:r>
        <w:t xml:space="preserve">Arrhenius, O. (1921). Species and Area. </w:t>
      </w:r>
      <w:r>
        <w:rPr>
          <w:i/>
          <w:iCs/>
        </w:rPr>
        <w:t>Journal of Ecology</w:t>
      </w:r>
      <w:r>
        <w:t xml:space="preserve">, </w:t>
      </w:r>
      <w:r>
        <w:rPr>
          <w:i/>
          <w:iCs/>
        </w:rPr>
        <w:t>9</w:t>
      </w:r>
      <w:r>
        <w:t>(1), 95–99. https://doi.org/10.2307/2255763</w:t>
      </w:r>
    </w:p>
    <w:p w14:paraId="4ED6678B" w14:textId="77777777" w:rsidR="00AC35AB" w:rsidRDefault="00AC35AB" w:rsidP="00570264">
      <w:pPr>
        <w:pStyle w:val="Bibliography"/>
      </w:pPr>
      <w:r>
        <w:lastRenderedPageBreak/>
        <w:t xml:space="preserve">Barnagaud, J.-Y., Gaüzère, P., Zuckerberg, B., Princé, K., &amp; Svenning, J.-C. (2017). Temporal changes in bird functional diversity across the United States. </w:t>
      </w:r>
      <w:r>
        <w:rPr>
          <w:i/>
          <w:iCs/>
        </w:rPr>
        <w:t>Oecologia</w:t>
      </w:r>
      <w:r>
        <w:t xml:space="preserve">, </w:t>
      </w:r>
      <w:r>
        <w:rPr>
          <w:i/>
          <w:iCs/>
        </w:rPr>
        <w:t>185</w:t>
      </w:r>
      <w:r>
        <w:t>(4), 737–748. https://doi.org/10.1007/s00442-017-3967-4</w:t>
      </w:r>
    </w:p>
    <w:p w14:paraId="124F20AE" w14:textId="77777777" w:rsidR="00AC35AB" w:rsidRDefault="00AC35AB" w:rsidP="00570264">
      <w:pPr>
        <w:pStyle w:val="Bibliography"/>
      </w:pPr>
      <w:r>
        <w:t xml:space="preserve">Barnosky, A. D., Matzke, N., Tomiya, S., Wogan, G. O. U., Swartz, B., Quental, T. B., Marshall, C., McGuire, J. L., Lindsey, E. L., Maguire, K. C., Mersey, B., &amp; Ferrer, E. A. (2011). Has the Earth’s sixth mass extinction already arrived? </w:t>
      </w:r>
      <w:r>
        <w:rPr>
          <w:i/>
          <w:iCs/>
        </w:rPr>
        <w:t>Nature</w:t>
      </w:r>
      <w:r>
        <w:t xml:space="preserve">, </w:t>
      </w:r>
      <w:r>
        <w:rPr>
          <w:i/>
          <w:iCs/>
        </w:rPr>
        <w:t>471</w:t>
      </w:r>
      <w:r>
        <w:t>(7336), 51–57. https://doi.org/10.1038/nature09678</w:t>
      </w:r>
    </w:p>
    <w:p w14:paraId="00A57D3F" w14:textId="77777777" w:rsidR="00AC35AB" w:rsidRDefault="00AC35AB" w:rsidP="00570264">
      <w:pPr>
        <w:pStyle w:val="Bibliography"/>
      </w:pPr>
      <w:r>
        <w:t xml:space="preserve">Bejček, V. &amp; Stastný. (2016). Velké ptačí mapování. </w:t>
      </w:r>
      <w:r>
        <w:rPr>
          <w:i/>
          <w:iCs/>
        </w:rPr>
        <w:t>Vesmír</w:t>
      </w:r>
      <w:r>
        <w:t>. https://vesmir.cz/cz/on-line-clanky/2016/04/velke-ptaci-mapovani.html</w:t>
      </w:r>
    </w:p>
    <w:p w14:paraId="67C278AE" w14:textId="77777777" w:rsidR="00AC35AB" w:rsidRDefault="00AC35AB" w:rsidP="00570264">
      <w:pPr>
        <w:pStyle w:val="Bibliography"/>
      </w:pPr>
      <w:r>
        <w:t xml:space="preserve">Blowes, S. A., Supp, S. R., Antão, L. H., Bates, A., Bruelheide, H., Chase, J. M., Moyes, F., Magurran, A., McGill, B., Myers-Smith, I. H., Winter, M., Bjorkman, A. D., Bowler, D. E., Byrnes, J. E. K., Gonzalez, A., Hines, J., Isbell, F., Jones, H. P., Navarro, L. M., … Dornelas, M. (2019). The geography of biodiversity change in marine and terrestrial assemblages. </w:t>
      </w:r>
      <w:r>
        <w:rPr>
          <w:i/>
          <w:iCs/>
        </w:rPr>
        <w:t>Science</w:t>
      </w:r>
      <w:r>
        <w:t xml:space="preserve">, </w:t>
      </w:r>
      <w:r>
        <w:rPr>
          <w:i/>
          <w:iCs/>
        </w:rPr>
        <w:t>366</w:t>
      </w:r>
      <w:r>
        <w:t>(6463), 339–345. https://doi.org/10.1126/science.aaw1620</w:t>
      </w:r>
    </w:p>
    <w:p w14:paraId="2A9C9E27" w14:textId="77777777" w:rsidR="00AC35AB" w:rsidRDefault="00AC35AB" w:rsidP="00570264">
      <w:pPr>
        <w:pStyle w:val="Bibliography"/>
      </w:pPr>
      <w:r>
        <w:t xml:space="preserve">Bowler, D., &amp; Böhning-Gaese, K. (2017). Improving the community-temperature index as a climate change indicator. </w:t>
      </w:r>
      <w:r>
        <w:rPr>
          <w:i/>
          <w:iCs/>
        </w:rPr>
        <w:t>PLOS ONE</w:t>
      </w:r>
      <w:r>
        <w:t xml:space="preserve">, </w:t>
      </w:r>
      <w:r>
        <w:rPr>
          <w:i/>
          <w:iCs/>
        </w:rPr>
        <w:t>12</w:t>
      </w:r>
      <w:r>
        <w:t>(9), e0184275. https://doi.org/10.1371/journal.pone.0184275</w:t>
      </w:r>
    </w:p>
    <w:p w14:paraId="556C1589" w14:textId="77777777" w:rsidR="00AC35AB" w:rsidRDefault="00AC35AB" w:rsidP="00570264">
      <w:pPr>
        <w:pStyle w:val="Bibliography"/>
      </w:pPr>
      <w:r>
        <w:t xml:space="preserve">Cardinale, B. J., Gonzalez, A., Allington, G. R. H., &amp; Loreau, M. (2018). Is local biodiversity declining or not? A summary of the debate over analysis of species richness time trends. </w:t>
      </w:r>
      <w:r>
        <w:rPr>
          <w:i/>
          <w:iCs/>
        </w:rPr>
        <w:t>Biological Conservation</w:t>
      </w:r>
      <w:r>
        <w:t xml:space="preserve">, </w:t>
      </w:r>
      <w:r>
        <w:rPr>
          <w:i/>
          <w:iCs/>
        </w:rPr>
        <w:t>219</w:t>
      </w:r>
      <w:r>
        <w:t>, 175–183. https://doi.org/10.1016/j.biocon.2017.12.021</w:t>
      </w:r>
    </w:p>
    <w:p w14:paraId="2E82FAAB" w14:textId="77777777" w:rsidR="00AC35AB" w:rsidRDefault="00AC35AB" w:rsidP="00570264">
      <w:pPr>
        <w:pStyle w:val="Bibliography"/>
      </w:pPr>
      <w:r>
        <w:t xml:space="preserve">Ceballos, G., Ehrlich, P. R., &amp; Raven, P. H. (2020). Vertebrates on the brink as indicators of biological annihilation and the sixth mass extinction. </w:t>
      </w:r>
      <w:r>
        <w:rPr>
          <w:i/>
          <w:iCs/>
        </w:rPr>
        <w:t>Proceedings of the National Academy of Sciences</w:t>
      </w:r>
      <w:r>
        <w:t xml:space="preserve">, </w:t>
      </w:r>
      <w:r>
        <w:rPr>
          <w:i/>
          <w:iCs/>
        </w:rPr>
        <w:t>117</w:t>
      </w:r>
      <w:r>
        <w:t>(24), 13596–13602. https://doi.org/10.1073/pnas.1922686117</w:t>
      </w:r>
    </w:p>
    <w:p w14:paraId="71D73A0D" w14:textId="77777777" w:rsidR="00AC35AB" w:rsidRDefault="00AC35AB" w:rsidP="00570264">
      <w:pPr>
        <w:pStyle w:val="Bibliography"/>
      </w:pPr>
      <w:r>
        <w:lastRenderedPageBreak/>
        <w:t xml:space="preserve">Chase, J. M., McGill, B. J., Thompson, P. L., Antão, L. H., Bates, A. E., Blowes, S. A., Dornelas, M., Gonzalez, A., Magurran, A. E., Supp, S. R., Winter, M., Bjorkman, A. D., Bruelheide, H., Byrnes, J. E. K., Cabral, J. S., Elahi, R., Gomez, C., Guzman, H. M., Isbell, F., … O’Connor, M. (2019). Species richness change across spatial scales. </w:t>
      </w:r>
      <w:r>
        <w:rPr>
          <w:i/>
          <w:iCs/>
        </w:rPr>
        <w:t>Oikos</w:t>
      </w:r>
      <w:r>
        <w:t xml:space="preserve">, </w:t>
      </w:r>
      <w:r>
        <w:rPr>
          <w:i/>
          <w:iCs/>
        </w:rPr>
        <w:t>128</w:t>
      </w:r>
      <w:r>
        <w:t>(8), 1079–1091. https://doi.org/10.1111/oik.05968</w:t>
      </w:r>
    </w:p>
    <w:p w14:paraId="68DAECF2" w14:textId="77777777" w:rsidR="00AC35AB" w:rsidRDefault="00AC35AB" w:rsidP="00570264">
      <w:pPr>
        <w:pStyle w:val="Bibliography"/>
      </w:pPr>
      <w:r w:rsidRPr="00AC35AB">
        <w:rPr>
          <w:lang w:val="fr-FR"/>
        </w:rPr>
        <w:t xml:space="preserve">Clavel, J., Julliard, R., &amp; Devictor, V. (2011). </w:t>
      </w:r>
      <w:r>
        <w:t xml:space="preserve">Worldwide decline of specialist species: Toward a global functional homogenization? </w:t>
      </w:r>
      <w:r>
        <w:rPr>
          <w:i/>
          <w:iCs/>
        </w:rPr>
        <w:t>Frontiers in Ecology and the Environment</w:t>
      </w:r>
      <w:r>
        <w:t xml:space="preserve">, </w:t>
      </w:r>
      <w:r>
        <w:rPr>
          <w:i/>
          <w:iCs/>
        </w:rPr>
        <w:t>9</w:t>
      </w:r>
      <w:r>
        <w:t>(4), 222–228. https://doi.org/10.1890/080216</w:t>
      </w:r>
    </w:p>
    <w:p w14:paraId="31C0F33B" w14:textId="77777777" w:rsidR="00AC35AB" w:rsidRDefault="00AC35AB" w:rsidP="00570264">
      <w:pPr>
        <w:pStyle w:val="Bibliography"/>
      </w:pPr>
      <w:r>
        <w:t xml:space="preserve">Cowie, R. H., Bouchet, P., &amp; Fontaine, B. (2022). The Sixth Mass Extinction: Fact, fiction or speculation? </w:t>
      </w:r>
      <w:r>
        <w:rPr>
          <w:i/>
          <w:iCs/>
        </w:rPr>
        <w:t>Biological Reviews</w:t>
      </w:r>
      <w:r>
        <w:t xml:space="preserve">, </w:t>
      </w:r>
      <w:r>
        <w:rPr>
          <w:i/>
          <w:iCs/>
        </w:rPr>
        <w:t>n/a</w:t>
      </w:r>
      <w:r>
        <w:t>(n/a). https://doi.org/10.1111/brv.12816</w:t>
      </w:r>
    </w:p>
    <w:p w14:paraId="523FE6D0" w14:textId="77777777" w:rsidR="00AC35AB" w:rsidRDefault="00AC35AB" w:rsidP="00570264">
      <w:pPr>
        <w:pStyle w:val="Bibliography"/>
      </w:pPr>
      <w:r>
        <w:t xml:space="preserve">Davey, C. M., Chamberlain, D. E., Newson, S. E., Noble, D. G., &amp; Johnston, A. (2012). Rise of the generalists: Evidence for climate driven homogenization in avian communities. </w:t>
      </w:r>
      <w:r>
        <w:rPr>
          <w:i/>
          <w:iCs/>
        </w:rPr>
        <w:t>Global Ecology and Biogeography</w:t>
      </w:r>
      <w:r>
        <w:t xml:space="preserve">, </w:t>
      </w:r>
      <w:r>
        <w:rPr>
          <w:i/>
          <w:iCs/>
        </w:rPr>
        <w:t>21</w:t>
      </w:r>
      <w:r>
        <w:t>(5), 568–578. https://doi.org/10.1111/j.1466-8238.2011.00693.x</w:t>
      </w:r>
    </w:p>
    <w:p w14:paraId="7886A53B" w14:textId="77777777" w:rsidR="00AC35AB" w:rsidRDefault="00AC35AB" w:rsidP="00570264">
      <w:pPr>
        <w:pStyle w:val="Bibliography"/>
      </w:pPr>
      <w:r>
        <w:t xml:space="preserve">Devictor, V., Julliard, R., Clavel, J., Jiguet, F., Lee, A., &amp; Couvet, D. (2008). Functional biotic homogenization of bird communities in disturbed landscapes. </w:t>
      </w:r>
      <w:r>
        <w:rPr>
          <w:i/>
          <w:iCs/>
        </w:rPr>
        <w:t>Global Ecology and Biogeography</w:t>
      </w:r>
      <w:r>
        <w:t xml:space="preserve">, </w:t>
      </w:r>
      <w:r>
        <w:rPr>
          <w:i/>
          <w:iCs/>
        </w:rPr>
        <w:t>17</w:t>
      </w:r>
      <w:r>
        <w:t>(2), 252–261. https://doi.org/10.1111/j.1466-8238.2007.00364.x</w:t>
      </w:r>
    </w:p>
    <w:p w14:paraId="607DC94F" w14:textId="77777777" w:rsidR="00AC35AB" w:rsidRPr="00AC35AB" w:rsidRDefault="00AC35AB" w:rsidP="00570264">
      <w:pPr>
        <w:pStyle w:val="Bibliography"/>
        <w:rPr>
          <w:lang w:val="fr-FR"/>
        </w:rPr>
      </w:pPr>
      <w:r>
        <w:t xml:space="preserve">Dornelas, M., Gotelli, N. J., McGill, B., Shimadzu, H., Moyes, F., Sievers, C., &amp; Magurran, A. E. (2014). Assemblage Time Series Reveal Biodiversity Change but Not Systematic Loss. </w:t>
      </w:r>
      <w:r w:rsidRPr="00AC35AB">
        <w:rPr>
          <w:i/>
          <w:iCs/>
          <w:lang w:val="fr-FR"/>
        </w:rPr>
        <w:t>Science</w:t>
      </w:r>
      <w:r w:rsidRPr="00AC35AB">
        <w:rPr>
          <w:lang w:val="fr-FR"/>
        </w:rPr>
        <w:t xml:space="preserve">, </w:t>
      </w:r>
      <w:r w:rsidRPr="00AC35AB">
        <w:rPr>
          <w:i/>
          <w:iCs/>
          <w:lang w:val="fr-FR"/>
        </w:rPr>
        <w:t>344</w:t>
      </w:r>
      <w:r w:rsidRPr="00AC35AB">
        <w:rPr>
          <w:lang w:val="fr-FR"/>
        </w:rPr>
        <w:t>(6181), 296–299. https://doi.org/10.1126/science.1248484</w:t>
      </w:r>
    </w:p>
    <w:p w14:paraId="54A0C5B9" w14:textId="77777777" w:rsidR="00AC35AB" w:rsidRDefault="00AC35AB" w:rsidP="00570264">
      <w:pPr>
        <w:pStyle w:val="Bibliography"/>
      </w:pPr>
      <w:r w:rsidRPr="00AC35AB">
        <w:rPr>
          <w:lang w:val="fr-FR"/>
        </w:rPr>
        <w:t xml:space="preserve">Doxa, A., Bas, Y., Paracchini, M. L., Pointereau, P., Terres, J.-M., &amp; Jiguet, F. (2010). </w:t>
      </w:r>
      <w:r>
        <w:t xml:space="preserve">Low-intensity agriculture increases farmland bird abundances in France. </w:t>
      </w:r>
      <w:r>
        <w:rPr>
          <w:i/>
          <w:iCs/>
        </w:rPr>
        <w:t>Journal of Applied Ecology</w:t>
      </w:r>
      <w:r>
        <w:t xml:space="preserve">, </w:t>
      </w:r>
      <w:r>
        <w:rPr>
          <w:i/>
          <w:iCs/>
        </w:rPr>
        <w:t>47</w:t>
      </w:r>
      <w:r>
        <w:t>(6), 1348–1356. https://doi.org/10.1111/j.1365-2664.2010.01869.x</w:t>
      </w:r>
    </w:p>
    <w:p w14:paraId="36CE24DF" w14:textId="77777777" w:rsidR="00AC35AB" w:rsidRDefault="00AC35AB" w:rsidP="00570264">
      <w:pPr>
        <w:pStyle w:val="Bibliography"/>
      </w:pPr>
      <w:r>
        <w:lastRenderedPageBreak/>
        <w:t xml:space="preserve">Dungan, J. L., Perry, J. N., Dale, M. R. T., Legendre, P., Citron-Pousty, S., Fortin, M.-J., Jakomulska, A., Miriti, M., &amp; Rosenberg, M. S. (2002). A balanced view of scale in spatial statistical analysis. </w:t>
      </w:r>
      <w:r>
        <w:rPr>
          <w:i/>
          <w:iCs/>
        </w:rPr>
        <w:t>Ecography</w:t>
      </w:r>
      <w:r>
        <w:t xml:space="preserve">, </w:t>
      </w:r>
      <w:r>
        <w:rPr>
          <w:i/>
          <w:iCs/>
        </w:rPr>
        <w:t>25</w:t>
      </w:r>
      <w:r>
        <w:t>(5), 626–640. https://doi.org/10.1034/j.1600-0587.2002.250510.x</w:t>
      </w:r>
    </w:p>
    <w:p w14:paraId="1D69509C" w14:textId="77777777" w:rsidR="00AC35AB" w:rsidRDefault="00AC35AB" w:rsidP="00570264">
      <w:pPr>
        <w:pStyle w:val="Bibliography"/>
      </w:pPr>
      <w:r>
        <w:t xml:space="preserve">Eglington, S. M., &amp; Pearce-Higgins, J. W. (2012). Disentangling the Relative Importance of Changes in Climate and Land-Use Intensity in Driving Recent Bird Population Trends. </w:t>
      </w:r>
      <w:r>
        <w:rPr>
          <w:i/>
          <w:iCs/>
        </w:rPr>
        <w:t>PLoS ONE</w:t>
      </w:r>
      <w:r>
        <w:t xml:space="preserve">, </w:t>
      </w:r>
      <w:r>
        <w:rPr>
          <w:i/>
          <w:iCs/>
        </w:rPr>
        <w:t>7</w:t>
      </w:r>
      <w:r>
        <w:t>(3), e30407. https://doi.org/10.1371/journal.pone.0030407</w:t>
      </w:r>
    </w:p>
    <w:p w14:paraId="6C464317" w14:textId="77777777" w:rsidR="00AC35AB" w:rsidRDefault="00AC35AB" w:rsidP="00570264">
      <w:pPr>
        <w:pStyle w:val="Bibliography"/>
      </w:pPr>
      <w:r>
        <w:t xml:space="preserve">Finderup Nielsen, T., Sand‐Jensen, K., Dornelas, M., &amp; Bruun, H. H. (2019). More is less: Net gain in species richness, but biotic homogenization over 140 years. </w:t>
      </w:r>
      <w:r>
        <w:rPr>
          <w:i/>
          <w:iCs/>
        </w:rPr>
        <w:t>Ecology Letters</w:t>
      </w:r>
      <w:r>
        <w:t xml:space="preserve">, </w:t>
      </w:r>
      <w:r>
        <w:rPr>
          <w:i/>
          <w:iCs/>
        </w:rPr>
        <w:t>22</w:t>
      </w:r>
      <w:r>
        <w:t>(10), 1650–1657. https://doi.org/10.1111/ele.13361</w:t>
      </w:r>
    </w:p>
    <w:p w14:paraId="5E88C210" w14:textId="77777777" w:rsidR="00AC35AB" w:rsidRDefault="00AC35AB" w:rsidP="00570264">
      <w:pPr>
        <w:pStyle w:val="Bibliography"/>
      </w:pPr>
      <w:r>
        <w:t xml:space="preserve">Foote, M. (1994). Temporal variation in extinction risk and temporal scaling of extinction metrics. </w:t>
      </w:r>
      <w:r>
        <w:rPr>
          <w:i/>
          <w:iCs/>
        </w:rPr>
        <w:t>Paleobiology</w:t>
      </w:r>
      <w:r>
        <w:t xml:space="preserve">, </w:t>
      </w:r>
      <w:r>
        <w:rPr>
          <w:i/>
          <w:iCs/>
        </w:rPr>
        <w:t>20</w:t>
      </w:r>
      <w:r>
        <w:t>(4), 424–444. https://doi.org/10.1017/S0094837300012914</w:t>
      </w:r>
    </w:p>
    <w:p w14:paraId="3F89D1A1" w14:textId="77777777" w:rsidR="00AC35AB" w:rsidRDefault="00AC35AB" w:rsidP="00570264">
      <w:pPr>
        <w:pStyle w:val="Bibliography"/>
      </w:pPr>
      <w:r>
        <w:t xml:space="preserve">Fraixedas, S., Lindén, A., Piha, M., Cabeza, M., Gregory, R., &amp; Lehikoinen, A. (2020). A state of the art review on birds as indicators of biodiversity: Advances, challenges, and future directions. </w:t>
      </w:r>
      <w:r>
        <w:rPr>
          <w:i/>
          <w:iCs/>
        </w:rPr>
        <w:t>Ecological Indicators</w:t>
      </w:r>
      <w:r>
        <w:t xml:space="preserve">, </w:t>
      </w:r>
      <w:r>
        <w:rPr>
          <w:i/>
          <w:iCs/>
        </w:rPr>
        <w:t>118</w:t>
      </w:r>
      <w:r>
        <w:t>, 106728. https://doi.org/10.1016/j.ecolind.2020.106728</w:t>
      </w:r>
    </w:p>
    <w:p w14:paraId="253BE3F5" w14:textId="77777777" w:rsidR="00AC35AB" w:rsidRDefault="00AC35AB" w:rsidP="00570264">
      <w:pPr>
        <w:pStyle w:val="Bibliography"/>
      </w:pPr>
      <w:r>
        <w:t xml:space="preserve">Fricke, E. C., Ordonez, A., Rogers, H. S., &amp; Svenning, J.-C. (2022). The effects of defaunation on plants’ capacity to track climate change. </w:t>
      </w:r>
      <w:r>
        <w:rPr>
          <w:i/>
          <w:iCs/>
        </w:rPr>
        <w:t>Science</w:t>
      </w:r>
      <w:r>
        <w:t>. https://doi.org/10.1126/science.abk3510</w:t>
      </w:r>
    </w:p>
    <w:p w14:paraId="05A4F903" w14:textId="77777777" w:rsidR="00AC35AB" w:rsidRDefault="00AC35AB" w:rsidP="00570264">
      <w:pPr>
        <w:pStyle w:val="Bibliography"/>
      </w:pPr>
      <w:r>
        <w:t xml:space="preserve">García-Navas, V., Sattler, T., Schmid, H., &amp; Ozgul, A. (2020). Temporal homogenization of functional and beta diversity in bird communities of the Swiss Alps. </w:t>
      </w:r>
      <w:r>
        <w:rPr>
          <w:i/>
          <w:iCs/>
        </w:rPr>
        <w:t>Diversity and Distributions</w:t>
      </w:r>
      <w:r>
        <w:t xml:space="preserve">, </w:t>
      </w:r>
      <w:r>
        <w:rPr>
          <w:i/>
          <w:iCs/>
        </w:rPr>
        <w:t>26</w:t>
      </w:r>
      <w:r>
        <w:t>(8), 900–911. https://doi.org/10.1111/ddi.13076</w:t>
      </w:r>
    </w:p>
    <w:p w14:paraId="24F194C0" w14:textId="77777777" w:rsidR="00AC35AB" w:rsidRDefault="00AC35AB" w:rsidP="00570264">
      <w:pPr>
        <w:pStyle w:val="Bibliography"/>
      </w:pPr>
      <w:r>
        <w:t xml:space="preserve">Gonzalez, A., Cardinale, B. J., Allington, G. R. H., Byrnes, J., Arthur Endsley, K., Brown, D. G., Hooper, D. U., Isbell, F., O’Connor, M. I., &amp; Loreau, M. (2016). Estimating local </w:t>
      </w:r>
      <w:r>
        <w:lastRenderedPageBreak/>
        <w:t xml:space="preserve">biodiversity change: A critique of papers claiming no net loss of local diversity. </w:t>
      </w:r>
      <w:r>
        <w:rPr>
          <w:i/>
          <w:iCs/>
        </w:rPr>
        <w:t>Ecology</w:t>
      </w:r>
      <w:r>
        <w:t xml:space="preserve">, </w:t>
      </w:r>
      <w:r>
        <w:rPr>
          <w:i/>
          <w:iCs/>
        </w:rPr>
        <w:t>97</w:t>
      </w:r>
      <w:r>
        <w:t>(8), 1949–1960. https://doi.org/10.1890/15-1759.1</w:t>
      </w:r>
    </w:p>
    <w:p w14:paraId="62E4471D" w14:textId="77777777" w:rsidR="00AC35AB" w:rsidRDefault="00AC35AB" w:rsidP="00570264">
      <w:pPr>
        <w:pStyle w:val="Bibliography"/>
      </w:pPr>
      <w:r>
        <w:t xml:space="preserve">Gregory, R. D., &amp; Strien, A. van. (2010). Wild bird indicators: Using composite population trends of birds as measures of environmental health. </w:t>
      </w:r>
      <w:r>
        <w:rPr>
          <w:i/>
          <w:iCs/>
        </w:rPr>
        <w:t>Ornithological Science</w:t>
      </w:r>
      <w:r>
        <w:t xml:space="preserve">, </w:t>
      </w:r>
      <w:r>
        <w:rPr>
          <w:i/>
          <w:iCs/>
        </w:rPr>
        <w:t>9</w:t>
      </w:r>
      <w:r>
        <w:t>(1), 3–22. https://doi.org/10.2326/osj.9.3</w:t>
      </w:r>
    </w:p>
    <w:p w14:paraId="6A891AAB" w14:textId="77777777" w:rsidR="00AC35AB" w:rsidRDefault="00AC35AB" w:rsidP="00570264">
      <w:pPr>
        <w:pStyle w:val="Bibliography"/>
      </w:pPr>
      <w:r>
        <w:t xml:space="preserve">Gregory, R. D., Vorisek, P., Strien, A. V., Meyling, A. W. G., Jiguet, F., Fornasari, L., Reif, J., Chylarecki, P., &amp; Burfield, I. J. (2007). Population trends of widespread woodland birds in Europe. </w:t>
      </w:r>
      <w:r>
        <w:rPr>
          <w:i/>
          <w:iCs/>
        </w:rPr>
        <w:t>Ibis</w:t>
      </w:r>
      <w:r>
        <w:t xml:space="preserve">, </w:t>
      </w:r>
      <w:r>
        <w:rPr>
          <w:i/>
          <w:iCs/>
        </w:rPr>
        <w:t>149</w:t>
      </w:r>
      <w:r>
        <w:t>(s2), 78–97. https://doi.org/10.1111/j.1474-919X.2007.00698.x</w:t>
      </w:r>
    </w:p>
    <w:p w14:paraId="28D10AFB" w14:textId="77777777" w:rsidR="00AC35AB" w:rsidRDefault="00AC35AB" w:rsidP="00570264">
      <w:pPr>
        <w:pStyle w:val="Bibliography"/>
      </w:pPr>
      <w:r>
        <w:t xml:space="preserve">Grinnell, J. (1922). The Role of the “Accidental.” </w:t>
      </w:r>
      <w:r>
        <w:rPr>
          <w:i/>
          <w:iCs/>
        </w:rPr>
        <w:t>The Auk</w:t>
      </w:r>
      <w:r>
        <w:t xml:space="preserve">, </w:t>
      </w:r>
      <w:r>
        <w:rPr>
          <w:i/>
          <w:iCs/>
        </w:rPr>
        <w:t>39</w:t>
      </w:r>
      <w:r>
        <w:t>(3), 373–380. https://doi.org/10.2307/4073434</w:t>
      </w:r>
    </w:p>
    <w:p w14:paraId="769F187F" w14:textId="77777777" w:rsidR="00AC35AB" w:rsidRDefault="00AC35AB" w:rsidP="00570264">
      <w:pPr>
        <w:pStyle w:val="Bibliography"/>
      </w:pPr>
      <w:r>
        <w:t xml:space="preserve">Hagemeyer, W., &amp; Blair, M. (1997). </w:t>
      </w:r>
      <w:r>
        <w:rPr>
          <w:i/>
          <w:iCs/>
        </w:rPr>
        <w:t>EBCC Atlas of European Breeding Birds</w:t>
      </w:r>
      <w:r>
        <w:t>. https://doi.org/10.15468/adtfvf</w:t>
      </w:r>
    </w:p>
    <w:p w14:paraId="507BADC2" w14:textId="77777777" w:rsidR="00AC35AB" w:rsidRDefault="00AC35AB" w:rsidP="00570264">
      <w:pPr>
        <w:pStyle w:val="Bibliography"/>
      </w:pPr>
      <w:r>
        <w:t xml:space="preserve">Hill, M. O. (1973). Diversity and Evenness: A Unifying Notation and Its Consequences. </w:t>
      </w:r>
      <w:r>
        <w:rPr>
          <w:i/>
          <w:iCs/>
        </w:rPr>
        <w:t>Ecology</w:t>
      </w:r>
      <w:r>
        <w:t xml:space="preserve">, </w:t>
      </w:r>
      <w:r>
        <w:rPr>
          <w:i/>
          <w:iCs/>
        </w:rPr>
        <w:t>54</w:t>
      </w:r>
      <w:r>
        <w:t>(2), 427–432. https://doi.org/10.2307/1934352</w:t>
      </w:r>
    </w:p>
    <w:p w14:paraId="33C5BB6D" w14:textId="77777777" w:rsidR="00AC35AB" w:rsidRDefault="00AC35AB" w:rsidP="00570264">
      <w:pPr>
        <w:pStyle w:val="Bibliography"/>
      </w:pPr>
      <w:r>
        <w:t xml:space="preserve">Jarzyna, M. A., &amp; Jetz, W. (2017). A near half-century of temporal change in different facets of avian diversity. </w:t>
      </w:r>
      <w:r>
        <w:rPr>
          <w:i/>
          <w:iCs/>
        </w:rPr>
        <w:t>Global Change Biology</w:t>
      </w:r>
      <w:r>
        <w:t xml:space="preserve">, </w:t>
      </w:r>
      <w:r>
        <w:rPr>
          <w:i/>
          <w:iCs/>
        </w:rPr>
        <w:t>23</w:t>
      </w:r>
      <w:r>
        <w:t>(8), 2999–3011. https://doi.org/10.1111/gcb.13571</w:t>
      </w:r>
    </w:p>
    <w:p w14:paraId="43B4172B" w14:textId="77777777" w:rsidR="00AC35AB" w:rsidRPr="00AC35AB" w:rsidRDefault="00AC35AB" w:rsidP="00570264">
      <w:pPr>
        <w:pStyle w:val="Bibliography"/>
        <w:rPr>
          <w:lang w:val="fr-FR"/>
        </w:rPr>
      </w:pPr>
      <w:r>
        <w:t xml:space="preserve">Jarzyna, M. A., &amp; Jetz, W. (2018). Taxonomic and functional diversity change is scale dependent. </w:t>
      </w:r>
      <w:r w:rsidRPr="00AC35AB">
        <w:rPr>
          <w:i/>
          <w:iCs/>
          <w:lang w:val="fr-FR"/>
        </w:rPr>
        <w:t>Nature Communications</w:t>
      </w:r>
      <w:r w:rsidRPr="00AC35AB">
        <w:rPr>
          <w:lang w:val="fr-FR"/>
        </w:rPr>
        <w:t xml:space="preserve">, </w:t>
      </w:r>
      <w:r w:rsidRPr="00AC35AB">
        <w:rPr>
          <w:i/>
          <w:iCs/>
          <w:lang w:val="fr-FR"/>
        </w:rPr>
        <w:t>9</w:t>
      </w:r>
      <w:r w:rsidRPr="00AC35AB">
        <w:rPr>
          <w:lang w:val="fr-FR"/>
        </w:rPr>
        <w:t>(1), 2565. https://doi.org/10.1038/s41467-018-04889-z</w:t>
      </w:r>
    </w:p>
    <w:p w14:paraId="6EE9ACE7" w14:textId="77777777" w:rsidR="00AC35AB" w:rsidRDefault="00AC35AB" w:rsidP="00570264">
      <w:pPr>
        <w:pStyle w:val="Bibliography"/>
      </w:pPr>
      <w:r w:rsidRPr="00AC35AB">
        <w:rPr>
          <w:lang w:val="fr-FR"/>
        </w:rPr>
        <w:t xml:space="preserve">Jiguet, F., Devictor, V., Julliard, R., &amp; Couvet, D. (2012). </w:t>
      </w:r>
      <w:r>
        <w:t xml:space="preserve">French citizens monitoring ordinary birds provide tools for conservation and ecological sciences. </w:t>
      </w:r>
      <w:r>
        <w:rPr>
          <w:i/>
          <w:iCs/>
        </w:rPr>
        <w:t>Acta Oecologica</w:t>
      </w:r>
      <w:r>
        <w:t xml:space="preserve">, </w:t>
      </w:r>
      <w:r>
        <w:rPr>
          <w:i/>
          <w:iCs/>
        </w:rPr>
        <w:t>44</w:t>
      </w:r>
      <w:r>
        <w:t>, 58–66. https://doi.org/10.1016/j.actao.2011.05.003</w:t>
      </w:r>
    </w:p>
    <w:p w14:paraId="159B036B" w14:textId="77777777" w:rsidR="00AC35AB" w:rsidRDefault="00AC35AB" w:rsidP="00570264">
      <w:pPr>
        <w:pStyle w:val="Bibliography"/>
      </w:pPr>
      <w:r>
        <w:lastRenderedPageBreak/>
        <w:t xml:space="preserve">Kamp, J., Frank, C., Trautmann, S., Busch, M., Dröschmeister, R., Flade, M., Gerlach, B., Karthäuser, J., Kunz, F., Mitschke, A., Schwarz, J., &amp; Sudfeldt, C. (2021). Population trends of common breeding birds in Germany 1990–2018. </w:t>
      </w:r>
      <w:r>
        <w:rPr>
          <w:i/>
          <w:iCs/>
        </w:rPr>
        <w:t>Journal of Ornithology</w:t>
      </w:r>
      <w:r>
        <w:t xml:space="preserve">, </w:t>
      </w:r>
      <w:r>
        <w:rPr>
          <w:i/>
          <w:iCs/>
        </w:rPr>
        <w:t>162</w:t>
      </w:r>
      <w:r>
        <w:t>(1), 1–15. https://doi.org/10.1007/s10336-020-01830-4</w:t>
      </w:r>
    </w:p>
    <w:p w14:paraId="76DEF01E" w14:textId="77777777" w:rsidR="00AC35AB" w:rsidRDefault="00AC35AB" w:rsidP="00570264">
      <w:pPr>
        <w:pStyle w:val="Bibliography"/>
      </w:pPr>
      <w:r>
        <w:t xml:space="preserve">Keil, P., Biesmeijer, J. C., Barendregt, A., Reemer, M., &amp; Kunin, W. E. (2011). Biodiversity change is scale-dependent: An example from Dutch and UK hoverflies (Diptera, Syrphidae). </w:t>
      </w:r>
      <w:r>
        <w:rPr>
          <w:i/>
          <w:iCs/>
        </w:rPr>
        <w:t>Ecography</w:t>
      </w:r>
      <w:r>
        <w:t xml:space="preserve">, </w:t>
      </w:r>
      <w:r>
        <w:rPr>
          <w:i/>
          <w:iCs/>
        </w:rPr>
        <w:t>34</w:t>
      </w:r>
      <w:r>
        <w:t>(3), 392–401. https://doi.org/10.1111/j.1600-0587.2010.06554.x</w:t>
      </w:r>
    </w:p>
    <w:p w14:paraId="61AE9D57" w14:textId="77777777" w:rsidR="00AC35AB" w:rsidRDefault="00AC35AB" w:rsidP="00570264">
      <w:pPr>
        <w:pStyle w:val="Bibliography"/>
      </w:pPr>
      <w:r>
        <w:t xml:space="preserve">Keil, P., Pereira, H. M., Cabral, J. S., Chase, J. M., May, F., Martins, I. S., &amp; Winter, M. (2018). Spatial scaling of extinction rates: Theory and data reveal nonlinearity and a major upscaling and downscaling challenge. </w:t>
      </w:r>
      <w:r>
        <w:rPr>
          <w:i/>
          <w:iCs/>
        </w:rPr>
        <w:t>Global Ecology and Biogeography</w:t>
      </w:r>
      <w:r>
        <w:t xml:space="preserve">, </w:t>
      </w:r>
      <w:r>
        <w:rPr>
          <w:i/>
          <w:iCs/>
        </w:rPr>
        <w:t>27</w:t>
      </w:r>
      <w:r>
        <w:t>(1), 2–13. https://doi.org/10.1111/geb.12669</w:t>
      </w:r>
    </w:p>
    <w:p w14:paraId="02D708EC" w14:textId="77777777" w:rsidR="00AC35AB" w:rsidRDefault="00AC35AB" w:rsidP="00570264">
      <w:pPr>
        <w:pStyle w:val="Bibliography"/>
      </w:pPr>
      <w:r>
        <w:t xml:space="preserve">Keller, V., Herrando, S., Voříšek, P., Franch, M., Kipson, M., Milanesi, P., Martí, D., Anton, M., Klvaňová, A., Kalyakin, M. V., Bauer, H.-G., &amp; Foppen, R. P. B. (2020). </w:t>
      </w:r>
      <w:r>
        <w:rPr>
          <w:i/>
          <w:iCs/>
        </w:rPr>
        <w:t>European Breeding Bird Atlas 2: Distribution, Abundance and Change</w:t>
      </w:r>
      <w:r>
        <w:t>. Lynx Edicions. https://www.ebba2.info/results/</w:t>
      </w:r>
    </w:p>
    <w:p w14:paraId="0E7DF1F2" w14:textId="77777777" w:rsidR="00AC35AB" w:rsidRDefault="00AC35AB" w:rsidP="00570264">
      <w:pPr>
        <w:pStyle w:val="Bibliography"/>
      </w:pPr>
      <w:r>
        <w:t xml:space="preserve">Koleff, P., Gaston, K. J., &amp; Lennon, J. J. (2003). Measuring beta diversity for presence-absence data. </w:t>
      </w:r>
      <w:r>
        <w:rPr>
          <w:i/>
          <w:iCs/>
        </w:rPr>
        <w:t>Journal of Animal Ecology</w:t>
      </w:r>
      <w:r>
        <w:t xml:space="preserve">, </w:t>
      </w:r>
      <w:r>
        <w:rPr>
          <w:i/>
          <w:iCs/>
        </w:rPr>
        <w:t>72</w:t>
      </w:r>
      <w:r>
        <w:t>(3), 367–382. https://doi.org/10.1046/j.1365-2656.2003.00710.x</w:t>
      </w:r>
    </w:p>
    <w:p w14:paraId="10B78AD7" w14:textId="77777777" w:rsidR="00AC35AB" w:rsidRDefault="00AC35AB" w:rsidP="00570264">
      <w:pPr>
        <w:pStyle w:val="Bibliography"/>
      </w:pPr>
      <w:r>
        <w:t xml:space="preserve">La Sorte, F. A. (2006). Geographical expansion and increased prevalence of common species in avian assemblages: Implications for large-scale patterns of species richness. </w:t>
      </w:r>
      <w:r>
        <w:rPr>
          <w:i/>
          <w:iCs/>
        </w:rPr>
        <w:t>Journal of Biogeography</w:t>
      </w:r>
      <w:r>
        <w:t xml:space="preserve">, </w:t>
      </w:r>
      <w:r>
        <w:rPr>
          <w:i/>
          <w:iCs/>
        </w:rPr>
        <w:t>33</w:t>
      </w:r>
      <w:r>
        <w:t>(7), 1183–1191. https://doi.org/10.1111/j.1365-2699.2006.01480.x</w:t>
      </w:r>
    </w:p>
    <w:p w14:paraId="6C560DE1" w14:textId="77777777" w:rsidR="00AC35AB" w:rsidRDefault="00AC35AB" w:rsidP="00570264">
      <w:pPr>
        <w:pStyle w:val="Bibliography"/>
      </w:pPr>
      <w:r>
        <w:t xml:space="preserve">La Sorte, F. A., &amp; Boecklen, W. J. (2005). Changes in the diversity structure of avian assemblages in North America. </w:t>
      </w:r>
      <w:r>
        <w:rPr>
          <w:i/>
          <w:iCs/>
        </w:rPr>
        <w:t>Global Ecology and Biogeography</w:t>
      </w:r>
      <w:r>
        <w:t xml:space="preserve">, </w:t>
      </w:r>
      <w:r>
        <w:rPr>
          <w:i/>
          <w:iCs/>
        </w:rPr>
        <w:t>14</w:t>
      </w:r>
      <w:r>
        <w:t>(4), 367–378. https://doi.org/10.1111/j.1466-822X.2005.00160.x</w:t>
      </w:r>
    </w:p>
    <w:p w14:paraId="3C5F5E49" w14:textId="77777777" w:rsidR="00AC35AB" w:rsidRDefault="00AC35AB" w:rsidP="00570264">
      <w:pPr>
        <w:pStyle w:val="Bibliography"/>
      </w:pPr>
      <w:r>
        <w:lastRenderedPageBreak/>
        <w:t xml:space="preserve">La Sorte, F. A., Lee, T. M., Wilman, H., &amp; Jetz, W. (2009). Disparities between observed and predicted impacts of climate change on winter bird assemblages. </w:t>
      </w:r>
      <w:r>
        <w:rPr>
          <w:i/>
          <w:iCs/>
        </w:rPr>
        <w:t>Proceedings of the Royal Society B: Biological Sciences</w:t>
      </w:r>
      <w:r>
        <w:t xml:space="preserve">, </w:t>
      </w:r>
      <w:r>
        <w:rPr>
          <w:i/>
          <w:iCs/>
        </w:rPr>
        <w:t>276</w:t>
      </w:r>
      <w:r>
        <w:t>(1670), 3167–3174. https://doi.org/10.1098/rspb.2009.0162</w:t>
      </w:r>
    </w:p>
    <w:p w14:paraId="31B0DF93" w14:textId="77777777" w:rsidR="00AC35AB" w:rsidRDefault="00AC35AB" w:rsidP="00570264">
      <w:pPr>
        <w:pStyle w:val="Bibliography"/>
      </w:pPr>
      <w:r>
        <w:t xml:space="preserve">Levin, S. A. (1992). The Problem of Pattern and Scale in Ecology: The Robert H. MacArthur Award Lecture. </w:t>
      </w:r>
      <w:r>
        <w:rPr>
          <w:i/>
          <w:iCs/>
        </w:rPr>
        <w:t>Ecology</w:t>
      </w:r>
      <w:r>
        <w:t xml:space="preserve">, </w:t>
      </w:r>
      <w:r>
        <w:rPr>
          <w:i/>
          <w:iCs/>
        </w:rPr>
        <w:t>73</w:t>
      </w:r>
      <w:r>
        <w:t>(6), 1943–1967. https://doi.org/10.2307/1941447</w:t>
      </w:r>
    </w:p>
    <w:p w14:paraId="697DE80F" w14:textId="77777777" w:rsidR="00AC35AB" w:rsidRDefault="00AC35AB" w:rsidP="00570264">
      <w:pPr>
        <w:pStyle w:val="Bibliography"/>
      </w:pPr>
      <w:r>
        <w:t xml:space="preserve">Ma, Z., Zuckerberg, B., Porter, W. F., &amp; Zhang, L. (2012). Use of localized descriptive statistics for exploring the spatial pattern changes of bird species richness at multiple scales. </w:t>
      </w:r>
      <w:r>
        <w:rPr>
          <w:i/>
          <w:iCs/>
        </w:rPr>
        <w:t>Applied Geography</w:t>
      </w:r>
      <w:r>
        <w:t xml:space="preserve">, </w:t>
      </w:r>
      <w:r>
        <w:rPr>
          <w:i/>
          <w:iCs/>
        </w:rPr>
        <w:t>32</w:t>
      </w:r>
      <w:r>
        <w:t>(2), 185–194. https://doi.org/10.1016/j.apgeog.2011.05.005</w:t>
      </w:r>
    </w:p>
    <w:p w14:paraId="1E3C899A" w14:textId="77777777" w:rsidR="00AC35AB" w:rsidRDefault="00AC35AB" w:rsidP="00570264">
      <w:pPr>
        <w:pStyle w:val="Bibliography"/>
      </w:pPr>
      <w:r>
        <w:t xml:space="preserve">McGill, B. J., Dornelas, M., Gotelli, N. J., &amp; Magurran, A. E. (2015). Fifteen forms of biodiversity trend in the Anthropocene. </w:t>
      </w:r>
      <w:r>
        <w:rPr>
          <w:i/>
          <w:iCs/>
        </w:rPr>
        <w:t>Trends in Ecology &amp; Evolution</w:t>
      </w:r>
      <w:r>
        <w:t xml:space="preserve">, </w:t>
      </w:r>
      <w:r>
        <w:rPr>
          <w:i/>
          <w:iCs/>
        </w:rPr>
        <w:t>30</w:t>
      </w:r>
      <w:r>
        <w:t>(2), 104–113. https://doi.org/10.1016/j.tree.2014.11.006</w:t>
      </w:r>
    </w:p>
    <w:p w14:paraId="13779FFB" w14:textId="77777777" w:rsidR="00AC35AB" w:rsidRDefault="00AC35AB" w:rsidP="00570264">
      <w:pPr>
        <w:pStyle w:val="Bibliography"/>
      </w:pPr>
      <w:r>
        <w:t xml:space="preserve">McGill, B. J., Enquist, B. J., Weiher, E., &amp; Westoby, M. (2006). Rebuilding community ecology from functional traits. </w:t>
      </w:r>
      <w:r>
        <w:rPr>
          <w:i/>
          <w:iCs/>
        </w:rPr>
        <w:t>Trends in Ecology &amp; Evolution</w:t>
      </w:r>
      <w:r>
        <w:t xml:space="preserve">, </w:t>
      </w:r>
      <w:r>
        <w:rPr>
          <w:i/>
          <w:iCs/>
        </w:rPr>
        <w:t>21</w:t>
      </w:r>
      <w:r>
        <w:t>(4), 178–185. https://doi.org/10.1016/j.tree.2006.02.002</w:t>
      </w:r>
    </w:p>
    <w:p w14:paraId="6F411B26" w14:textId="77777777" w:rsidR="00AC35AB" w:rsidRDefault="00AC35AB" w:rsidP="00570264">
      <w:pPr>
        <w:pStyle w:val="Bibliography"/>
      </w:pPr>
      <w:r>
        <w:t xml:space="preserve">McKinney, M. L., &amp; Lockwood, J. L. (1999). Biotic homogenization: A few winners replacing many losers in the next mass extinction. </w:t>
      </w:r>
      <w:r>
        <w:rPr>
          <w:i/>
          <w:iCs/>
        </w:rPr>
        <w:t>Trends in Ecology &amp; Evolution</w:t>
      </w:r>
      <w:r>
        <w:t xml:space="preserve">, </w:t>
      </w:r>
      <w:r>
        <w:rPr>
          <w:i/>
          <w:iCs/>
        </w:rPr>
        <w:t>14</w:t>
      </w:r>
      <w:r>
        <w:t>(11), 450–453. https://doi.org/10.1016/S0169-5347(99)01679-1</w:t>
      </w:r>
    </w:p>
    <w:p w14:paraId="2FBB7F23" w14:textId="77777777" w:rsidR="00AC35AB" w:rsidRPr="00AC35AB" w:rsidRDefault="00AC35AB" w:rsidP="00570264">
      <w:pPr>
        <w:pStyle w:val="Bibliography"/>
        <w:rPr>
          <w:lang w:val="fr-FR"/>
        </w:rPr>
      </w:pPr>
      <w:r>
        <w:t xml:space="preserve">Meyer, C., Kreft, H., Guralnick, R., &amp; Jetz, W. (2015). Global priorities for an effective information basis of biodiversity distributions. </w:t>
      </w:r>
      <w:r w:rsidRPr="00AC35AB">
        <w:rPr>
          <w:i/>
          <w:iCs/>
          <w:lang w:val="fr-FR"/>
        </w:rPr>
        <w:t>Nature Communications</w:t>
      </w:r>
      <w:r w:rsidRPr="00AC35AB">
        <w:rPr>
          <w:lang w:val="fr-FR"/>
        </w:rPr>
        <w:t xml:space="preserve">, </w:t>
      </w:r>
      <w:r w:rsidRPr="00AC35AB">
        <w:rPr>
          <w:i/>
          <w:iCs/>
          <w:lang w:val="fr-FR"/>
        </w:rPr>
        <w:t>6</w:t>
      </w:r>
      <w:r w:rsidRPr="00AC35AB">
        <w:rPr>
          <w:lang w:val="fr-FR"/>
        </w:rPr>
        <w:t>(1), 8221. https://doi.org/10.1038/ncomms9221</w:t>
      </w:r>
    </w:p>
    <w:p w14:paraId="47091EC8" w14:textId="77777777" w:rsidR="00AC35AB" w:rsidRDefault="00AC35AB" w:rsidP="00570264">
      <w:pPr>
        <w:pStyle w:val="Bibliography"/>
      </w:pPr>
      <w:r w:rsidRPr="00AC35AB">
        <w:rPr>
          <w:lang w:val="fr-FR"/>
        </w:rPr>
        <w:lastRenderedPageBreak/>
        <w:t xml:space="preserve">Monnet, A.-C., Jiguet, F., Meynard, C. N., Mouillot, D., Mouquet, N., Thuiller, W., &amp; Devictor, V. (2014). </w:t>
      </w:r>
      <w:r>
        <w:t xml:space="preserve">Asynchrony of taxonomic, functional and phylogenetic diversity in birds. </w:t>
      </w:r>
      <w:r>
        <w:rPr>
          <w:i/>
          <w:iCs/>
        </w:rPr>
        <w:t>Global Ecology and Biogeography</w:t>
      </w:r>
      <w:r>
        <w:t xml:space="preserve">, </w:t>
      </w:r>
      <w:r>
        <w:rPr>
          <w:i/>
          <w:iCs/>
        </w:rPr>
        <w:t>23</w:t>
      </w:r>
      <w:r>
        <w:t>(7), 780–788. https://doi.org/10.1111/geb.12179</w:t>
      </w:r>
    </w:p>
    <w:p w14:paraId="43EEB9EB" w14:textId="77777777" w:rsidR="00AC35AB" w:rsidRDefault="00AC35AB" w:rsidP="00570264">
      <w:pPr>
        <w:pStyle w:val="Bibliography"/>
      </w:pPr>
      <w:r w:rsidRPr="00AC35AB">
        <w:rPr>
          <w:lang w:val="fr-FR"/>
        </w:rPr>
        <w:t xml:space="preserve">Mouquet, N., Devictor, V., Meynard, C. N., Munoz, F., Bersier, L.-F., Chave, J., Couteron, P., Dalecky, A., Fontaine, C., Gravel, D., Hardy, O. J., Jabot, F., Lavergne, S., Leibold, M., Mouillot, D., Münkemüller, T., Pavoine, S., Prinzing, A., Rodrigues, A. S. L., … </w:t>
      </w:r>
      <w:r>
        <w:t xml:space="preserve">Thuiller, W. (2012). Ecophylogenetics: Advances and perspectives. </w:t>
      </w:r>
      <w:r>
        <w:rPr>
          <w:i/>
          <w:iCs/>
        </w:rPr>
        <w:t>Biological Reviews</w:t>
      </w:r>
      <w:r>
        <w:t xml:space="preserve">, </w:t>
      </w:r>
      <w:r>
        <w:rPr>
          <w:i/>
          <w:iCs/>
        </w:rPr>
        <w:t>87</w:t>
      </w:r>
      <w:r>
        <w:t>(4), 769–785. https://doi.org/10.1111/j.1469-185X.2012.00224.x</w:t>
      </w:r>
    </w:p>
    <w:p w14:paraId="385F4F5A" w14:textId="77777777" w:rsidR="00AC35AB" w:rsidRDefault="00AC35AB" w:rsidP="00570264">
      <w:pPr>
        <w:pStyle w:val="Bibliography"/>
      </w:pPr>
      <w:r w:rsidRPr="00AC35AB">
        <w:rPr>
          <w:lang w:val="fr-FR"/>
        </w:rPr>
        <w:t xml:space="preserve">Pereira, H. M., Navarro, L. M., &amp; Martins, I. S. (2012). </w:t>
      </w:r>
      <w:r>
        <w:t xml:space="preserve">Global Biodiversity Change: The Bad, the Good, and the Unknown. </w:t>
      </w:r>
      <w:r>
        <w:rPr>
          <w:i/>
          <w:iCs/>
        </w:rPr>
        <w:t>Annual Review of Environment and Resources</w:t>
      </w:r>
      <w:r>
        <w:t xml:space="preserve">, </w:t>
      </w:r>
      <w:r>
        <w:rPr>
          <w:i/>
          <w:iCs/>
        </w:rPr>
        <w:t>37</w:t>
      </w:r>
      <w:r>
        <w:t>(1), 25–50. https://doi.org/10.1146/annurev-environ-042911-093511</w:t>
      </w:r>
    </w:p>
    <w:p w14:paraId="3B740783" w14:textId="77777777" w:rsidR="00AC35AB" w:rsidRDefault="00AC35AB" w:rsidP="00570264">
      <w:pPr>
        <w:pStyle w:val="Bibliography"/>
      </w:pPr>
      <w:r>
        <w:t xml:space="preserve">Petchey, O. L., Evans, K. L., Fishburn, I. S., &amp; Gaston, K. J. (2007). Low functional diversity and no redundancy in British avian assemblages. </w:t>
      </w:r>
      <w:r>
        <w:rPr>
          <w:i/>
          <w:iCs/>
        </w:rPr>
        <w:t>Journal of Animal Ecology</w:t>
      </w:r>
      <w:r>
        <w:t xml:space="preserve">, </w:t>
      </w:r>
      <w:r>
        <w:rPr>
          <w:i/>
          <w:iCs/>
        </w:rPr>
        <w:t>76</w:t>
      </w:r>
      <w:r>
        <w:t>(5), 977–985. https://doi.org/10.1111/j.1365-2656.2007.01271.x</w:t>
      </w:r>
    </w:p>
    <w:p w14:paraId="6D5101EE" w14:textId="77777777" w:rsidR="00AC35AB" w:rsidRPr="00AC35AB" w:rsidRDefault="00AC35AB" w:rsidP="00570264">
      <w:pPr>
        <w:pStyle w:val="Bibliography"/>
        <w:rPr>
          <w:lang w:val="fr-FR"/>
        </w:rPr>
      </w:pPr>
      <w:r>
        <w:t xml:space="preserve">Pilotto, F., Kühn, I., Adrian, R., Alber, R., Alignier, A., Andrews, C., Bäck, J., Barbaro, L., Beaumont, D., Beenaerts, N., Benham, S., Boukal, D. S., Bretagnolle, V., Camatti, E., Canullo, R., Cardoso, P. G., Ens, B. J., Everaert, G., Evtimova, V., … Haase, P. (2020). Meta-analysis of multidecadal biodiversity trends in Europe. </w:t>
      </w:r>
      <w:r w:rsidRPr="00AC35AB">
        <w:rPr>
          <w:i/>
          <w:iCs/>
          <w:lang w:val="fr-FR"/>
        </w:rPr>
        <w:t>Nature Communications</w:t>
      </w:r>
      <w:r w:rsidRPr="00AC35AB">
        <w:rPr>
          <w:lang w:val="fr-FR"/>
        </w:rPr>
        <w:t xml:space="preserve">, </w:t>
      </w:r>
      <w:r w:rsidRPr="00AC35AB">
        <w:rPr>
          <w:i/>
          <w:iCs/>
          <w:lang w:val="fr-FR"/>
        </w:rPr>
        <w:t>11</w:t>
      </w:r>
      <w:r w:rsidRPr="00AC35AB">
        <w:rPr>
          <w:lang w:val="fr-FR"/>
        </w:rPr>
        <w:t>(1), 3486. https://doi.org/10.1038/s41467-020-17171-y</w:t>
      </w:r>
    </w:p>
    <w:p w14:paraId="57C40364" w14:textId="77777777" w:rsidR="00AC35AB" w:rsidRDefault="00AC35AB" w:rsidP="00570264">
      <w:pPr>
        <w:pStyle w:val="Bibliography"/>
      </w:pPr>
      <w:r w:rsidRPr="00AC35AB">
        <w:rPr>
          <w:lang w:val="fr-FR"/>
        </w:rPr>
        <w:t xml:space="preserve">Preston, F. W. (1960). </w:t>
      </w:r>
      <w:r>
        <w:t xml:space="preserve">Time and Space and the Variation of Species. </w:t>
      </w:r>
      <w:r>
        <w:rPr>
          <w:i/>
          <w:iCs/>
        </w:rPr>
        <w:t>Ecology</w:t>
      </w:r>
      <w:r>
        <w:t xml:space="preserve">, </w:t>
      </w:r>
      <w:r>
        <w:rPr>
          <w:i/>
          <w:iCs/>
        </w:rPr>
        <w:t>41</w:t>
      </w:r>
      <w:r>
        <w:t>(4), 611–627. https://doi.org/10.2307/1931793</w:t>
      </w:r>
    </w:p>
    <w:p w14:paraId="15C2FDF4" w14:textId="77777777" w:rsidR="00AC35AB" w:rsidRDefault="00AC35AB" w:rsidP="00570264">
      <w:pPr>
        <w:pStyle w:val="Bibliography"/>
      </w:pPr>
      <w:r>
        <w:t xml:space="preserve">Rahbek, C. (2005). The role of spatial scale and the perception of large-scale species-richness patterns. </w:t>
      </w:r>
      <w:r>
        <w:rPr>
          <w:i/>
          <w:iCs/>
        </w:rPr>
        <w:t>Ecology Letters</w:t>
      </w:r>
      <w:r>
        <w:t xml:space="preserve">, </w:t>
      </w:r>
      <w:r>
        <w:rPr>
          <w:i/>
          <w:iCs/>
        </w:rPr>
        <w:t>8</w:t>
      </w:r>
      <w:r>
        <w:t>(2), 224–239. https://doi.org/10.1111/j.1461-0248.2004.00701.x</w:t>
      </w:r>
    </w:p>
    <w:p w14:paraId="74953F52" w14:textId="77777777" w:rsidR="00AC35AB" w:rsidRDefault="00AC35AB" w:rsidP="00570264">
      <w:pPr>
        <w:pStyle w:val="Bibliography"/>
      </w:pPr>
      <w:r>
        <w:lastRenderedPageBreak/>
        <w:t xml:space="preserve">Ram, D., Axelsson, A.-L., Green, M., Smith, H. G., &amp; Lindström, Å. (2017). What drives current population trends in forest birds – forest quantity, quality or climate? A large-scale analysis from northern Europe. </w:t>
      </w:r>
      <w:r>
        <w:rPr>
          <w:i/>
          <w:iCs/>
        </w:rPr>
        <w:t>Forest Ecology and Management</w:t>
      </w:r>
      <w:r>
        <w:t xml:space="preserve">, </w:t>
      </w:r>
      <w:r>
        <w:rPr>
          <w:i/>
          <w:iCs/>
        </w:rPr>
        <w:t>385</w:t>
      </w:r>
      <w:r>
        <w:t>, 177–188. https://doi.org/10.1016/j.foreco.2016.11.013</w:t>
      </w:r>
    </w:p>
    <w:p w14:paraId="1CAB2A26" w14:textId="77777777" w:rsidR="00AC35AB" w:rsidRDefault="00AC35AB" w:rsidP="00570264">
      <w:pPr>
        <w:pStyle w:val="Bibliography"/>
      </w:pPr>
      <w:r>
        <w:t xml:space="preserve">Reif, J., Prylová, K., Šizling, A. L., Vermouzek, Z., Šťastný, K., &amp; Bejček, V. (2013). Changes in bird community composition in the Czech Republic from 1982 to 2004: Increasing biotic homogenization, impacts of warming climate, but no trend in species richness. </w:t>
      </w:r>
      <w:r>
        <w:rPr>
          <w:i/>
          <w:iCs/>
        </w:rPr>
        <w:t>Journal of Ornithology</w:t>
      </w:r>
      <w:r>
        <w:t xml:space="preserve">, </w:t>
      </w:r>
      <w:r>
        <w:rPr>
          <w:i/>
          <w:iCs/>
        </w:rPr>
        <w:t>154</w:t>
      </w:r>
      <w:r>
        <w:t>(2), 359–370. https://doi.org/10.1007/s10336-012-0900-9</w:t>
      </w:r>
    </w:p>
    <w:p w14:paraId="6D7CA2EF" w14:textId="77777777" w:rsidR="00AC35AB" w:rsidRDefault="00AC35AB" w:rsidP="00570264">
      <w:pPr>
        <w:pStyle w:val="Bibliography"/>
      </w:pPr>
      <w:r>
        <w:t xml:space="preserve">Rigal, S., Devictor, V., Gaüzère, P., Kéfi, S., Forsman, J. T., Kajanus, M. H., Mönkkönen, M., &amp; Dakos, V. (2021). Biotic homogenisation in bird communities leads to large-scale changes in species associations. </w:t>
      </w:r>
      <w:r>
        <w:rPr>
          <w:i/>
          <w:iCs/>
        </w:rPr>
        <w:t>Oikos</w:t>
      </w:r>
      <w:r>
        <w:t xml:space="preserve">, </w:t>
      </w:r>
      <w:r>
        <w:rPr>
          <w:i/>
          <w:iCs/>
        </w:rPr>
        <w:t>n/a</w:t>
      </w:r>
      <w:r>
        <w:t>(n/a). https://doi.org/10.1111/oik.08756</w:t>
      </w:r>
    </w:p>
    <w:p w14:paraId="61838E54" w14:textId="77777777" w:rsidR="00AC35AB" w:rsidRDefault="00AC35AB" w:rsidP="00570264">
      <w:pPr>
        <w:pStyle w:val="Bibliography"/>
      </w:pPr>
      <w:r>
        <w:t xml:space="preserve">Sauer, J. R., Link, W. A., Fallon, J. E., Pardieck, K. L., &amp; Ziolkowski, D. J., Jr. (2013). The North American Breeding Bird Survey 1966–2011: Summary Analysis and Species Accounts. </w:t>
      </w:r>
      <w:r>
        <w:rPr>
          <w:i/>
          <w:iCs/>
        </w:rPr>
        <w:t>North American Fauna</w:t>
      </w:r>
      <w:r>
        <w:t xml:space="preserve">, </w:t>
      </w:r>
      <w:r>
        <w:rPr>
          <w:i/>
          <w:iCs/>
        </w:rPr>
        <w:t>79 (79)</w:t>
      </w:r>
      <w:r>
        <w:t>, 1–32. https://doi.org/10.3996/nafa.79.0001</w:t>
      </w:r>
    </w:p>
    <w:p w14:paraId="0EF80EC0" w14:textId="77777777" w:rsidR="00AC35AB" w:rsidRDefault="00AC35AB" w:rsidP="00570264">
      <w:pPr>
        <w:pStyle w:val="Bibliography"/>
      </w:pPr>
      <w:r>
        <w:t xml:space="preserve">Sauer, J. R., Pardieck, K. L., Ziolkowski, D. J., Jr., Smith, A. C., Hudson, M.-A. R., Rodriguez, V., Berlanga, H., Niven, D. K., &amp; Link, W. A. (2017). The first 50 years of the North American Breeding Bird Survey. </w:t>
      </w:r>
      <w:r>
        <w:rPr>
          <w:i/>
          <w:iCs/>
        </w:rPr>
        <w:t>The Condor</w:t>
      </w:r>
      <w:r>
        <w:t xml:space="preserve">, </w:t>
      </w:r>
      <w:r>
        <w:rPr>
          <w:i/>
          <w:iCs/>
        </w:rPr>
        <w:t>119</w:t>
      </w:r>
      <w:r>
        <w:t>(3), 576–593. https://doi.org/10.1650/CONDOR-17-83.1</w:t>
      </w:r>
    </w:p>
    <w:p w14:paraId="5D5A943F" w14:textId="77777777" w:rsidR="00AC35AB" w:rsidRDefault="00AC35AB" w:rsidP="00570264">
      <w:pPr>
        <w:pStyle w:val="Bibliography"/>
      </w:pPr>
      <w:r>
        <w:t xml:space="preserve">Schipper, A. M., Belmaker, J., Miranda, M. D. de, Navarro, L. M., Böhning-Gaese, K., Costello, M. J., Dornelas, M., Foppen, R., Hortal, J., Huijbregts, M. A. J., Martín-López, B., Pettorelli, N., Queiroz, C., Rossberg, A. G., Santini, L., Schiffers, K., Steinmann, Z. J. N., Visconti, P., Rondinini, C., &amp; Pereira, H. M. (2016). Contrasting changes in the abundance and diversity of North American bird assemblages from 1971 to 2010. </w:t>
      </w:r>
      <w:r>
        <w:rPr>
          <w:i/>
          <w:iCs/>
        </w:rPr>
        <w:t>Global Change Biology</w:t>
      </w:r>
      <w:r>
        <w:t xml:space="preserve">, </w:t>
      </w:r>
      <w:r>
        <w:rPr>
          <w:i/>
          <w:iCs/>
        </w:rPr>
        <w:t>22</w:t>
      </w:r>
      <w:r>
        <w:t>(12), 3948–3959. https://doi.org/10.1111/gcb.13292</w:t>
      </w:r>
    </w:p>
    <w:p w14:paraId="76F60D13" w14:textId="77777777" w:rsidR="00AC35AB" w:rsidRDefault="00AC35AB" w:rsidP="00570264">
      <w:pPr>
        <w:pStyle w:val="Bibliography"/>
      </w:pPr>
      <w:r>
        <w:lastRenderedPageBreak/>
        <w:t>CBD, 2006. Global Biodiversity Outlook 2 Secretariat of the Convention on Biological Diversity, Montreal, 81 + vii pages</w:t>
      </w:r>
    </w:p>
    <w:p w14:paraId="58608A16" w14:textId="77777777" w:rsidR="00AC35AB" w:rsidRDefault="00AC35AB" w:rsidP="00570264">
      <w:pPr>
        <w:pStyle w:val="Bibliography"/>
      </w:pPr>
      <w:r w:rsidRPr="00AC35AB">
        <w:rPr>
          <w:lang w:val="fr-FR"/>
        </w:rPr>
        <w:t xml:space="preserve">Semper-Pascual, A., Macchi, L., Sabatini, F. M., Decarre, J., Baumann, M., Blendinger, P. G., Gómez-Valencia, B., Mastrangelo, M. E., &amp; Kuemmerle, T. (2018). </w:t>
      </w:r>
      <w:r>
        <w:t xml:space="preserve">Mapping extinction debt highlights conservation opportunities for birds and mammals in the South American Chaco. </w:t>
      </w:r>
      <w:r>
        <w:rPr>
          <w:i/>
          <w:iCs/>
        </w:rPr>
        <w:t>Journal of Applied Ecology</w:t>
      </w:r>
      <w:r>
        <w:t xml:space="preserve">, </w:t>
      </w:r>
      <w:r>
        <w:rPr>
          <w:i/>
          <w:iCs/>
        </w:rPr>
        <w:t>55</w:t>
      </w:r>
      <w:r>
        <w:t>(3), 1218–1229. https://doi.org/10.1111/1365-2664.13074</w:t>
      </w:r>
    </w:p>
    <w:p w14:paraId="0A9E5552" w14:textId="77777777" w:rsidR="00AC35AB" w:rsidRDefault="00AC35AB" w:rsidP="00570264">
      <w:pPr>
        <w:pStyle w:val="Bibliography"/>
      </w:pPr>
      <w:r>
        <w:t xml:space="preserve">Shannon, C. E. (1948). A mathematical theory of communication. </w:t>
      </w:r>
      <w:r>
        <w:rPr>
          <w:i/>
          <w:iCs/>
        </w:rPr>
        <w:t>The Bell System Technical Journal</w:t>
      </w:r>
      <w:r>
        <w:t xml:space="preserve">, </w:t>
      </w:r>
      <w:r>
        <w:rPr>
          <w:i/>
          <w:iCs/>
        </w:rPr>
        <w:t>27</w:t>
      </w:r>
      <w:r>
        <w:t>(3), 379–423. https://doi.org/10.1002/j.1538-7305.1948.tb01338.x</w:t>
      </w:r>
    </w:p>
    <w:p w14:paraId="773BF0C5" w14:textId="77777777" w:rsidR="00AC35AB" w:rsidRDefault="00AC35AB" w:rsidP="00570264">
      <w:pPr>
        <w:pStyle w:val="Bibliography"/>
      </w:pPr>
      <w:r>
        <w:t xml:space="preserve">Simpson, E. H. (1949). Measurement of Diversity. </w:t>
      </w:r>
      <w:r>
        <w:rPr>
          <w:i/>
          <w:iCs/>
        </w:rPr>
        <w:t>Nature</w:t>
      </w:r>
      <w:r>
        <w:t xml:space="preserve">, </w:t>
      </w:r>
      <w:r>
        <w:rPr>
          <w:i/>
          <w:iCs/>
        </w:rPr>
        <w:t>163</w:t>
      </w:r>
      <w:r>
        <w:t>(4148), 688–688. https://doi.org/10.1038/163688a0</w:t>
      </w:r>
    </w:p>
    <w:p w14:paraId="5190A86E" w14:textId="77777777" w:rsidR="00AC35AB" w:rsidRDefault="00AC35AB" w:rsidP="00570264">
      <w:pPr>
        <w:pStyle w:val="Bibliography"/>
      </w:pPr>
      <w:r>
        <w:t xml:space="preserve">Spasov, S., Hristov, I., Eaton, M., &amp; Nikolov, S. C. (2017). Population Trends of Common Birds in Bulgaria: Is Their Status Improving after the EU Accession? </w:t>
      </w:r>
      <w:r>
        <w:rPr>
          <w:i/>
          <w:iCs/>
        </w:rPr>
        <w:t>Acta Zoologica Bulgarica</w:t>
      </w:r>
      <w:r>
        <w:t xml:space="preserve">, </w:t>
      </w:r>
      <w:r>
        <w:rPr>
          <w:i/>
          <w:iCs/>
        </w:rPr>
        <w:t>69</w:t>
      </w:r>
      <w:r>
        <w:t>(1), 10.</w:t>
      </w:r>
    </w:p>
    <w:p w14:paraId="359A6F56" w14:textId="77777777" w:rsidR="00AC35AB" w:rsidRDefault="00AC35AB" w:rsidP="00570264">
      <w:pPr>
        <w:pStyle w:val="Bibliography"/>
      </w:pPr>
      <w:r>
        <w:t xml:space="preserve">Storch, D., Marquet, P., &amp; Brown, J. (Eds.). (2007). </w:t>
      </w:r>
      <w:r>
        <w:rPr>
          <w:i/>
          <w:iCs/>
        </w:rPr>
        <w:t>Scaling Biodiversity</w:t>
      </w:r>
      <w:r>
        <w:t>. Cambridge University Press. https://doi.org/10.1017/CBO9780511814938</w:t>
      </w:r>
    </w:p>
    <w:p w14:paraId="00ADF4E3" w14:textId="77777777" w:rsidR="00AC35AB" w:rsidRDefault="00AC35AB" w:rsidP="00570264">
      <w:pPr>
        <w:pStyle w:val="Bibliography"/>
      </w:pPr>
      <w:r>
        <w:t xml:space="preserve">Sullivan, B. L., Wood, C. L., Iliff, M. J., Bonney, R. E., Fink, D., &amp; Kelling, S. (2009). eBird: A citizen-based bird observation network in the biological sciences. </w:t>
      </w:r>
      <w:r>
        <w:rPr>
          <w:i/>
          <w:iCs/>
        </w:rPr>
        <w:t>Biological Conservation</w:t>
      </w:r>
      <w:r>
        <w:t xml:space="preserve">, </w:t>
      </w:r>
      <w:r>
        <w:rPr>
          <w:i/>
          <w:iCs/>
        </w:rPr>
        <w:t>142</w:t>
      </w:r>
      <w:r>
        <w:t>(10), 2282–2292. https://doi.org/10.1016/j.biocon.2009.05.006</w:t>
      </w:r>
    </w:p>
    <w:p w14:paraId="2C98563F" w14:textId="77777777" w:rsidR="00AC35AB" w:rsidRDefault="00AC35AB" w:rsidP="00570264">
      <w:pPr>
        <w:pStyle w:val="Bibliography"/>
      </w:pPr>
      <w:r>
        <w:t xml:space="preserve">Tingley, M. W., &amp; Beissinger, S. R. (2013). Cryptic loss of montane avian richness and high community turnover over 100 years. </w:t>
      </w:r>
      <w:r>
        <w:rPr>
          <w:i/>
          <w:iCs/>
        </w:rPr>
        <w:t>Ecology</w:t>
      </w:r>
      <w:r>
        <w:t xml:space="preserve">, </w:t>
      </w:r>
      <w:r>
        <w:rPr>
          <w:i/>
          <w:iCs/>
        </w:rPr>
        <w:t>94</w:t>
      </w:r>
      <w:r>
        <w:t>(3), 598–609. https://doi.org/10.1890/12-0928.1</w:t>
      </w:r>
    </w:p>
    <w:p w14:paraId="6B31880D" w14:textId="77777777" w:rsidR="00AC35AB" w:rsidRDefault="00AC35AB" w:rsidP="00570264">
      <w:pPr>
        <w:pStyle w:val="Bibliography"/>
      </w:pPr>
      <w:r>
        <w:t xml:space="preserve">Vaidyanathan, G. (2021). The world’s species are playing musical chairs: How will it end? </w:t>
      </w:r>
      <w:r>
        <w:rPr>
          <w:i/>
          <w:iCs/>
        </w:rPr>
        <w:t>Nature</w:t>
      </w:r>
      <w:r>
        <w:t xml:space="preserve">, </w:t>
      </w:r>
      <w:r>
        <w:rPr>
          <w:i/>
          <w:iCs/>
        </w:rPr>
        <w:t>596</w:t>
      </w:r>
      <w:r>
        <w:t>(7870), 22–25. https://doi.org/10.1038/d41586-021-02088-3</w:t>
      </w:r>
    </w:p>
    <w:p w14:paraId="663D45E8" w14:textId="77777777" w:rsidR="00AC35AB" w:rsidRDefault="00AC35AB" w:rsidP="00570264">
      <w:pPr>
        <w:pStyle w:val="Bibliography"/>
      </w:pPr>
      <w:r>
        <w:lastRenderedPageBreak/>
        <w:t xml:space="preserve">Van Turnhout, C. A. M., Foppen, R. P. B., Leuven, R. S. E. W., Siepel, H., &amp; Esselink, H. (2007). Scale-dependent homogenization: Changes in breeding bird diversity in the Netherlands over a 25-year period. </w:t>
      </w:r>
      <w:r>
        <w:rPr>
          <w:i/>
          <w:iCs/>
        </w:rPr>
        <w:t>Biological Conservation</w:t>
      </w:r>
      <w:r>
        <w:t xml:space="preserve">, </w:t>
      </w:r>
      <w:r>
        <w:rPr>
          <w:i/>
          <w:iCs/>
        </w:rPr>
        <w:t>134</w:t>
      </w:r>
      <w:r>
        <w:t>(4), 505–516. https://doi.org/10.1016/j.biocon.2006.09.011</w:t>
      </w:r>
    </w:p>
    <w:p w14:paraId="57AFBC28" w14:textId="77777777" w:rsidR="00AC35AB" w:rsidRDefault="00AC35AB" w:rsidP="00570264">
      <w:pPr>
        <w:pStyle w:val="Bibliography"/>
      </w:pPr>
      <w:r>
        <w:t xml:space="preserve">Vellend, M., Baeten, L., Myers-Smith, I. H., Elmendorf, S. C., Beausejour, R., Brown, C. D., De Frenne, P., Verheyen, K., &amp; Wipf, S. (2013). Global meta-analysis reveals no net change in local-scale plant biodiversity over time. </w:t>
      </w:r>
      <w:r>
        <w:rPr>
          <w:i/>
          <w:iCs/>
        </w:rPr>
        <w:t>Proceedings of the National Academy of Sciences</w:t>
      </w:r>
      <w:r>
        <w:t xml:space="preserve">, </w:t>
      </w:r>
      <w:r>
        <w:rPr>
          <w:i/>
          <w:iCs/>
        </w:rPr>
        <w:t>110</w:t>
      </w:r>
      <w:r>
        <w:t>(48), 19456–19459. https://doi.org/10.1073/pnas.1312779110</w:t>
      </w:r>
    </w:p>
    <w:p w14:paraId="0BD2336F" w14:textId="77777777" w:rsidR="00AC35AB" w:rsidRDefault="00AC35AB" w:rsidP="00570264">
      <w:pPr>
        <w:pStyle w:val="Bibliography"/>
      </w:pPr>
      <w:r>
        <w:t xml:space="preserve">Warkentin, I. G., &amp; Reed, J. M. (1999). Effects of habitat type and degradation on avian species richness in great basin riparian habitats. </w:t>
      </w:r>
      <w:r>
        <w:rPr>
          <w:i/>
          <w:iCs/>
        </w:rPr>
        <w:t>The Great Basin Naturalist</w:t>
      </w:r>
      <w:r>
        <w:t xml:space="preserve">, </w:t>
      </w:r>
      <w:r>
        <w:rPr>
          <w:i/>
          <w:iCs/>
        </w:rPr>
        <w:t>59</w:t>
      </w:r>
      <w:r>
        <w:t>(3), 205–212. https://www.jstor.org/stable/41713111</w:t>
      </w:r>
    </w:p>
    <w:p w14:paraId="1A0BE831" w14:textId="77777777" w:rsidR="00AC35AB" w:rsidRDefault="00AC35AB" w:rsidP="00570264">
      <w:pPr>
        <w:pStyle w:val="Bibliography"/>
      </w:pPr>
      <w:r>
        <w:t xml:space="preserve">Webb, C. O., Ackerly, D. D., McPeek, M. A., &amp; Donoghue, M. J. (2002). Phylogenies and Community Ecology. </w:t>
      </w:r>
      <w:r>
        <w:rPr>
          <w:i/>
          <w:iCs/>
        </w:rPr>
        <w:t>Annual Review of Ecology and Systematics</w:t>
      </w:r>
      <w:r>
        <w:t xml:space="preserve">, </w:t>
      </w:r>
      <w:r>
        <w:rPr>
          <w:i/>
          <w:iCs/>
        </w:rPr>
        <w:t>33</w:t>
      </w:r>
      <w:r>
        <w:t>(1), 475–505. https://doi.org/10.1146/annurev.ecolsys.33.010802.150448</w:t>
      </w:r>
    </w:p>
    <w:p w14:paraId="55D7627C" w14:textId="77777777" w:rsidR="00AC35AB" w:rsidRDefault="00AC35AB" w:rsidP="00570264">
      <w:pPr>
        <w:pStyle w:val="Bibliography"/>
      </w:pPr>
      <w:r>
        <w:t xml:space="preserve">White, E. P. (2004). Two-phase species–time relationships in North American land birds. </w:t>
      </w:r>
      <w:r>
        <w:rPr>
          <w:i/>
          <w:iCs/>
        </w:rPr>
        <w:t>Ecology Letters</w:t>
      </w:r>
      <w:r>
        <w:t xml:space="preserve">, </w:t>
      </w:r>
      <w:r>
        <w:rPr>
          <w:i/>
          <w:iCs/>
        </w:rPr>
        <w:t>7</w:t>
      </w:r>
      <w:r>
        <w:t>(4), 329–336. https://doi.org/10.1111/j.1461-0248.2004.00581.x</w:t>
      </w:r>
    </w:p>
    <w:p w14:paraId="42EA2236" w14:textId="77777777" w:rsidR="00AC35AB" w:rsidRDefault="00AC35AB" w:rsidP="00570264">
      <w:pPr>
        <w:pStyle w:val="Bibliography"/>
      </w:pPr>
      <w:r>
        <w:t xml:space="preserve">Whittaker, R. H. (1960). Vegetation of the Siskiyou Mountains, Oregon and California. </w:t>
      </w:r>
      <w:r>
        <w:rPr>
          <w:i/>
          <w:iCs/>
        </w:rPr>
        <w:t>Ecological Monographs</w:t>
      </w:r>
      <w:r>
        <w:t xml:space="preserve">, </w:t>
      </w:r>
      <w:r>
        <w:rPr>
          <w:i/>
          <w:iCs/>
        </w:rPr>
        <w:t>30</w:t>
      </w:r>
      <w:r>
        <w:t>(3), 279–338. https://doi.org/10.2307/1943563</w:t>
      </w:r>
    </w:p>
    <w:p w14:paraId="2B2F526D" w14:textId="77777777" w:rsidR="00AC35AB" w:rsidRDefault="00AC35AB" w:rsidP="00570264">
      <w:pPr>
        <w:pStyle w:val="Bibliography"/>
      </w:pPr>
      <w:r>
        <w:t xml:space="preserve">Whittaker, R. H. (1972). Evolution and Measurement of Species Diversity. </w:t>
      </w:r>
      <w:r>
        <w:rPr>
          <w:i/>
          <w:iCs/>
        </w:rPr>
        <w:t>TAXON</w:t>
      </w:r>
      <w:r>
        <w:t xml:space="preserve">, </w:t>
      </w:r>
      <w:r>
        <w:rPr>
          <w:i/>
          <w:iCs/>
        </w:rPr>
        <w:t>21</w:t>
      </w:r>
      <w:r>
        <w:t>(2–3), 213–251. https://doi.org/10.2307/1218190</w:t>
      </w:r>
    </w:p>
    <w:p w14:paraId="7493744C" w14:textId="273F2A33" w:rsidR="00391B08" w:rsidRDefault="00AC35AB" w:rsidP="001439D1">
      <w:pPr>
        <w:pStyle w:val="Bibliography"/>
      </w:pPr>
      <w:r>
        <w:t xml:space="preserve">Wretenberg, J., Pärt, T., &amp; Berg, Å. (2010). Changes in local species richness of farmland birds in relation to land-use changes and landscape structure. </w:t>
      </w:r>
      <w:r>
        <w:rPr>
          <w:i/>
          <w:iCs/>
        </w:rPr>
        <w:t>Biological Conservation</w:t>
      </w:r>
      <w:r>
        <w:t xml:space="preserve">, </w:t>
      </w:r>
      <w:r>
        <w:rPr>
          <w:i/>
          <w:iCs/>
        </w:rPr>
        <w:t>143</w:t>
      </w:r>
      <w:r>
        <w:t>(2), 375–381. https://doi.org/10.1016/j.biocon.2009.11.001</w:t>
      </w:r>
      <w:r w:rsidR="00391B08">
        <w:fldChar w:fldCharType="end"/>
      </w:r>
    </w:p>
    <w:sectPr w:rsidR="00391B08" w:rsidSect="00DE0657">
      <w:footerReference w:type="default" r:id="rId25"/>
      <w:pgSz w:w="11906" w:h="16838"/>
      <w:pgMar w:top="1440" w:right="1440" w:bottom="1440" w:left="1440" w:header="708" w:footer="708"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9FCA41" w14:textId="77777777" w:rsidR="00AA0AAC" w:rsidRDefault="00AA0AAC">
      <w:pPr>
        <w:spacing w:after="0" w:line="240" w:lineRule="auto"/>
      </w:pPr>
      <w:r>
        <w:separator/>
      </w:r>
    </w:p>
  </w:endnote>
  <w:endnote w:type="continuationSeparator" w:id="0">
    <w:p w14:paraId="3A3EAEE8" w14:textId="77777777" w:rsidR="00AA0AAC" w:rsidRDefault="00AA0A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3AC24C" w14:textId="77777777" w:rsidR="002E671A" w:rsidRDefault="0042697E">
    <w:pPr>
      <w:jc w:val="right"/>
    </w:pPr>
    <w:r>
      <w:fldChar w:fldCharType="begin"/>
    </w:r>
    <w:r>
      <w:instrText>PAGE</w:instrText>
    </w:r>
    <w:r>
      <w:fldChar w:fldCharType="separate"/>
    </w:r>
    <w:r w:rsidR="00391B08">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FFC412" w14:textId="77777777" w:rsidR="00AA0AAC" w:rsidRDefault="00AA0AAC">
      <w:pPr>
        <w:spacing w:after="0" w:line="240" w:lineRule="auto"/>
      </w:pPr>
      <w:r>
        <w:separator/>
      </w:r>
    </w:p>
  </w:footnote>
  <w:footnote w:type="continuationSeparator" w:id="0">
    <w:p w14:paraId="2300951C" w14:textId="77777777" w:rsidR="00AA0AAC" w:rsidRDefault="00AA0AA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05317F7"/>
    <w:multiLevelType w:val="multilevel"/>
    <w:tmpl w:val="3A1A5B3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671A"/>
    <w:rsid w:val="000148E5"/>
    <w:rsid w:val="00020CD1"/>
    <w:rsid w:val="00023F6F"/>
    <w:rsid w:val="00025955"/>
    <w:rsid w:val="00043697"/>
    <w:rsid w:val="0005163E"/>
    <w:rsid w:val="00096BE5"/>
    <w:rsid w:val="00100B57"/>
    <w:rsid w:val="00103245"/>
    <w:rsid w:val="001253B1"/>
    <w:rsid w:val="001439D1"/>
    <w:rsid w:val="00190067"/>
    <w:rsid w:val="00206812"/>
    <w:rsid w:val="00237020"/>
    <w:rsid w:val="00242A73"/>
    <w:rsid w:val="00251AA0"/>
    <w:rsid w:val="00263E62"/>
    <w:rsid w:val="00283FB2"/>
    <w:rsid w:val="00294037"/>
    <w:rsid w:val="002E671A"/>
    <w:rsid w:val="0031355B"/>
    <w:rsid w:val="00323B7A"/>
    <w:rsid w:val="00335710"/>
    <w:rsid w:val="00386A2C"/>
    <w:rsid w:val="00391B08"/>
    <w:rsid w:val="0042697E"/>
    <w:rsid w:val="004C7BA0"/>
    <w:rsid w:val="00502100"/>
    <w:rsid w:val="00555489"/>
    <w:rsid w:val="00555E98"/>
    <w:rsid w:val="00570264"/>
    <w:rsid w:val="005751D6"/>
    <w:rsid w:val="00647565"/>
    <w:rsid w:val="0065144A"/>
    <w:rsid w:val="0065399F"/>
    <w:rsid w:val="0075662F"/>
    <w:rsid w:val="00756A10"/>
    <w:rsid w:val="0076204E"/>
    <w:rsid w:val="007674F9"/>
    <w:rsid w:val="0078290B"/>
    <w:rsid w:val="007A1566"/>
    <w:rsid w:val="007F2444"/>
    <w:rsid w:val="007F3F73"/>
    <w:rsid w:val="008974FD"/>
    <w:rsid w:val="008F0CB9"/>
    <w:rsid w:val="009031A6"/>
    <w:rsid w:val="00981DD2"/>
    <w:rsid w:val="00992016"/>
    <w:rsid w:val="00A4129E"/>
    <w:rsid w:val="00A57BD7"/>
    <w:rsid w:val="00A7662F"/>
    <w:rsid w:val="00AA0AAC"/>
    <w:rsid w:val="00AA73E6"/>
    <w:rsid w:val="00AC35AB"/>
    <w:rsid w:val="00AE1675"/>
    <w:rsid w:val="00B40EC1"/>
    <w:rsid w:val="00B52C87"/>
    <w:rsid w:val="00C20D8A"/>
    <w:rsid w:val="00C54247"/>
    <w:rsid w:val="00CA55DE"/>
    <w:rsid w:val="00D545FC"/>
    <w:rsid w:val="00DE0657"/>
    <w:rsid w:val="00E20D95"/>
    <w:rsid w:val="00E73F01"/>
    <w:rsid w:val="00ED2E47"/>
    <w:rsid w:val="00EF0DE4"/>
    <w:rsid w:val="00F026D0"/>
    <w:rsid w:val="00F461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793833"/>
  <w15:docId w15:val="{95EB8FB5-5884-450E-8555-90F4DE686D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after="16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after="200" w:line="276" w:lineRule="auto"/>
      <w:outlineLvl w:val="0"/>
    </w:pPr>
    <w:rPr>
      <w:rFonts w:ascii="Arial" w:eastAsia="Arial" w:hAnsi="Arial" w:cs="Arial"/>
      <w:b/>
      <w:sz w:val="28"/>
      <w:szCs w:val="28"/>
    </w:rPr>
  </w:style>
  <w:style w:type="paragraph" w:styleId="Heading2">
    <w:name w:val="heading 2"/>
    <w:basedOn w:val="Normal"/>
    <w:next w:val="Normal"/>
    <w:uiPriority w:val="9"/>
    <w:unhideWhenUsed/>
    <w:qFormat/>
    <w:pPr>
      <w:keepNext/>
      <w:keepLines/>
      <w:spacing w:before="40" w:after="200" w:line="276" w:lineRule="auto"/>
      <w:outlineLvl w:val="1"/>
    </w:pPr>
    <w:rPr>
      <w:rFonts w:ascii="Arial" w:eastAsia="Arial" w:hAnsi="Arial" w:cs="Arial"/>
    </w:rPr>
  </w:style>
  <w:style w:type="paragraph" w:styleId="Heading3">
    <w:name w:val="heading 3"/>
    <w:basedOn w:val="Normal"/>
    <w:next w:val="Normal"/>
    <w:uiPriority w:val="9"/>
    <w:semiHidden/>
    <w:unhideWhenUsed/>
    <w:qFormat/>
    <w:pPr>
      <w:keepNext/>
      <w:keepLines/>
      <w:spacing w:before="40" w:after="0"/>
      <w:outlineLvl w:val="2"/>
    </w:pPr>
    <w:rPr>
      <w:rFonts w:ascii="Calibri" w:eastAsia="Calibri" w:hAnsi="Calibri" w:cs="Calibri"/>
      <w:b/>
      <w:color w:val="4F81BD"/>
      <w:sz w:val="22"/>
      <w:szCs w:val="22"/>
    </w:rPr>
  </w:style>
  <w:style w:type="paragraph" w:styleId="Heading4">
    <w:name w:val="heading 4"/>
    <w:basedOn w:val="Normal"/>
    <w:next w:val="Normal"/>
    <w:uiPriority w:val="9"/>
    <w:semiHidden/>
    <w:unhideWhenUsed/>
    <w:qFormat/>
    <w:pPr>
      <w:keepNext/>
      <w:keepLines/>
      <w:spacing w:before="40" w:after="0"/>
      <w:outlineLvl w:val="3"/>
    </w:pPr>
    <w:rPr>
      <w:rFonts w:ascii="Calibri" w:eastAsia="Calibri" w:hAnsi="Calibri" w:cs="Calibri"/>
      <w:i/>
      <w:color w:val="4F81BD"/>
      <w:sz w:val="22"/>
      <w:szCs w:val="22"/>
    </w:rPr>
  </w:style>
  <w:style w:type="paragraph" w:styleId="Heading5">
    <w:name w:val="heading 5"/>
    <w:basedOn w:val="Normal"/>
    <w:next w:val="Normal"/>
    <w:uiPriority w:val="9"/>
    <w:semiHidden/>
    <w:unhideWhenUsed/>
    <w:qFormat/>
    <w:pPr>
      <w:keepNext/>
      <w:keepLines/>
      <w:spacing w:before="40" w:after="0"/>
      <w:outlineLvl w:val="4"/>
    </w:pPr>
    <w:rPr>
      <w:rFonts w:ascii="Calibri" w:eastAsia="Calibri" w:hAnsi="Calibri" w:cs="Calibri"/>
      <w:color w:val="4F81BD"/>
      <w:sz w:val="22"/>
      <w:szCs w:val="22"/>
    </w:rPr>
  </w:style>
  <w:style w:type="paragraph" w:styleId="Heading6">
    <w:name w:val="heading 6"/>
    <w:basedOn w:val="Normal"/>
    <w:next w:val="Normal"/>
    <w:uiPriority w:val="9"/>
    <w:semiHidden/>
    <w:unhideWhenUsed/>
    <w:qFormat/>
    <w:pPr>
      <w:keepNext/>
      <w:keepLines/>
      <w:spacing w:before="40" w:after="0"/>
      <w:outlineLvl w:val="5"/>
    </w:pPr>
    <w:rPr>
      <w:rFonts w:ascii="Calibri" w:eastAsia="Calibri" w:hAnsi="Calibri" w:cs="Calibri"/>
      <w:color w:val="4F81BD"/>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before="240" w:after="0"/>
    </w:pPr>
    <w:rPr>
      <w:rFonts w:ascii="Arial" w:eastAsia="Arial" w:hAnsi="Arial" w:cs="Arial"/>
      <w:b/>
      <w:sz w:val="28"/>
      <w:szCs w:val="28"/>
    </w:rPr>
  </w:style>
  <w:style w:type="paragraph" w:styleId="Subtitle">
    <w:name w:val="Subtitle"/>
    <w:basedOn w:val="Normal"/>
    <w:next w:val="Normal"/>
    <w:uiPriority w:val="11"/>
    <w:qFormat/>
    <w:rPr>
      <w:rFonts w:ascii="Calibri" w:eastAsia="Calibri" w:hAnsi="Calibri" w:cs="Calibri"/>
      <w:b/>
      <w:color w:val="345A8A"/>
      <w:sz w:val="30"/>
      <w:szCs w:val="30"/>
    </w:rPr>
  </w:style>
  <w:style w:type="table" w:customStyle="1" w:styleId="a">
    <w:basedOn w:val="TableNormal"/>
    <w:tblPr>
      <w:tblStyleRowBandSize w:val="1"/>
      <w:tblStyleColBandSize w:val="1"/>
      <w:tblCellMar>
        <w:top w:w="15" w:type="dxa"/>
        <w:left w:w="15" w:type="dxa"/>
        <w:bottom w:w="15" w:type="dxa"/>
        <w:right w:w="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391B08"/>
  </w:style>
  <w:style w:type="character" w:styleId="LineNumber">
    <w:name w:val="line number"/>
    <w:basedOn w:val="DefaultParagraphFont"/>
    <w:uiPriority w:val="99"/>
    <w:semiHidden/>
    <w:unhideWhenUsed/>
    <w:rsid w:val="00DE06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leroy@fzp.czu.cz" TargetMode="External"/><Relationship Id="rId13" Type="http://schemas.openxmlformats.org/officeDocument/2006/relationships/hyperlink" Target="mailto:alissign@mail.snv.jussieu.fr" TargetMode="External"/><Relationship Id="rId18" Type="http://schemas.openxmlformats.org/officeDocument/2006/relationships/image" Target="media/image1.jp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4.jpg"/><Relationship Id="rId7" Type="http://schemas.openxmlformats.org/officeDocument/2006/relationships/endnotes" Target="endnotes.xml"/><Relationship Id="rId12" Type="http://schemas.openxmlformats.org/officeDocument/2006/relationships/hyperlink" Target="https://www.researchgate.net/profile/Aurelie-Huste" TargetMode="External"/><Relationship Id="rId17" Type="http://schemas.openxmlformats.org/officeDocument/2006/relationships/hyperlink" Target="mailto:fchiron@mnhn.fr"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www.researchgate.net/profile/Francois-Chiron" TargetMode="External"/><Relationship Id="rId20" Type="http://schemas.openxmlformats.org/officeDocument/2006/relationships/image" Target="media/image3.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barbet@mnhn.fr" TargetMode="External"/><Relationship Id="rId24" Type="http://schemas.openxmlformats.org/officeDocument/2006/relationships/image" Target="media/image7.jpg"/><Relationship Id="rId5" Type="http://schemas.openxmlformats.org/officeDocument/2006/relationships/webSettings" Target="webSettings.xml"/><Relationship Id="rId15" Type="http://schemas.openxmlformats.org/officeDocument/2006/relationships/hyperlink" Target="mailto:anne-christine.monnet@mnhn.fr" TargetMode="External"/><Relationship Id="rId23" Type="http://schemas.openxmlformats.org/officeDocument/2006/relationships/image" Target="media/image6.jpg"/><Relationship Id="rId10" Type="http://schemas.openxmlformats.org/officeDocument/2006/relationships/hyperlink" Target="https://www.researchgate.net/profile/Morgane-Barbet-Massin" TargetMode="External"/><Relationship Id="rId19"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hyperlink" Target="https://github.com/FrsLry/BAAE_SI_litrev" TargetMode="External"/><Relationship Id="rId14" Type="http://schemas.openxmlformats.org/officeDocument/2006/relationships/hyperlink" Target="https://annechristinemonnet.wordpress.com/" TargetMode="External"/><Relationship Id="rId22" Type="http://schemas.openxmlformats.org/officeDocument/2006/relationships/image" Target="media/image5.jp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760061-B0BA-4684-B601-AD872F9015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3</TotalTime>
  <Pages>35</Pages>
  <Words>68192</Words>
  <Characters>388695</Characters>
  <Application>Microsoft Office Word</Application>
  <DocSecurity>0</DocSecurity>
  <Lines>3239</Lines>
  <Paragraphs>9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5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Francois</cp:lastModifiedBy>
  <cp:revision>53</cp:revision>
  <dcterms:created xsi:type="dcterms:W3CDTF">2022-02-18T10:16:00Z</dcterms:created>
  <dcterms:modified xsi:type="dcterms:W3CDTF">2022-02-20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QUuf7vme"/&gt;&lt;style id="http://www.zotero.org/styles/basic-and-applied-ecology" hasBibliography="1" bibliographyStyleHasBeenSet="1"/&gt;&lt;prefs&gt;&lt;pref name="fieldType" value="Field"/&gt;&lt;/prefs&gt;&lt;/data&gt;</vt:lpwstr>
  </property>
</Properties>
</file>